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628ECE" w14:textId="77777777" w:rsidR="00B35D94" w:rsidRDefault="00901210">
      <w:r>
        <w:rPr>
          <w:noProof/>
          <w:lang w:val="en-US" w:eastAsia="en-US"/>
        </w:rPr>
        <mc:AlternateContent>
          <mc:Choice Requires="wps">
            <w:drawing>
              <wp:anchor distT="0" distB="0" distL="114300" distR="114300" simplePos="0" relativeHeight="251658240" behindDoc="0" locked="0" layoutInCell="1" hidden="0" allowOverlap="1" wp14:anchorId="40FD1134" wp14:editId="7004DDDA">
                <wp:simplePos x="0" y="0"/>
                <wp:positionH relativeFrom="column">
                  <wp:posOffset>-139065</wp:posOffset>
                </wp:positionH>
                <wp:positionV relativeFrom="paragraph">
                  <wp:posOffset>38100</wp:posOffset>
                </wp:positionV>
                <wp:extent cx="1647825" cy="17145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647825" cy="1714500"/>
                        </a:xfrm>
                        <a:prstGeom prst="rect">
                          <a:avLst/>
                        </a:prstGeom>
                        <a:solidFill>
                          <a:schemeClr val="lt1"/>
                        </a:solidFill>
                        <a:ln w="19050" cap="flat" cmpd="sng">
                          <a:solidFill>
                            <a:schemeClr val="accent2"/>
                          </a:solidFill>
                          <a:prstDash val="solid"/>
                          <a:miter lim="800000"/>
                          <a:headEnd type="none" w="sm" len="sm"/>
                          <a:tailEnd type="none" w="sm" len="sm"/>
                        </a:ln>
                      </wps:spPr>
                      <wps:txbx>
                        <w:txbxContent>
                          <w:p w14:paraId="417695F5" w14:textId="77777777" w:rsidR="00B35D94" w:rsidRDefault="00901210">
                            <w:pPr>
                              <w:spacing w:line="258" w:lineRule="auto"/>
                              <w:textDirection w:val="btLr"/>
                            </w:pPr>
                            <w:r>
                              <w:rPr>
                                <w:rFonts w:ascii="Bodoni" w:eastAsia="Bodoni" w:hAnsi="Bodoni" w:cs="Bodoni"/>
                                <w:b/>
                                <w:color w:val="000000"/>
                                <w:u w:val="single"/>
                              </w:rPr>
                              <w:t>Jurnal Eduscience (JES)</w:t>
                            </w:r>
                          </w:p>
                          <w:p w14:paraId="7D63BC7B" w14:textId="77777777" w:rsidR="00B35D94" w:rsidRDefault="00901210">
                            <w:pPr>
                              <w:spacing w:line="258" w:lineRule="auto"/>
                              <w:textDirection w:val="btLr"/>
                            </w:pPr>
                            <w:r>
                              <w:rPr>
                                <w:rFonts w:ascii="Bodoni" w:eastAsia="Bodoni" w:hAnsi="Bodoni" w:cs="Bodoni"/>
                                <w:color w:val="000000"/>
                              </w:rPr>
                              <w:t>Volume 9, No. 1</w:t>
                            </w:r>
                          </w:p>
                          <w:p w14:paraId="7642AAC6" w14:textId="77777777" w:rsidR="00B35D94" w:rsidRDefault="00901210">
                            <w:pPr>
                              <w:spacing w:line="258" w:lineRule="auto"/>
                              <w:textDirection w:val="btLr"/>
                            </w:pPr>
                            <w:r>
                              <w:rPr>
                                <w:rFonts w:ascii="Bodoni" w:eastAsia="Bodoni" w:hAnsi="Bodoni" w:cs="Bodoni"/>
                                <w:color w:val="000000"/>
                              </w:rPr>
                              <w:t>Juni, Tahun 2022</w:t>
                            </w:r>
                          </w:p>
                          <w:p w14:paraId="769E63F0" w14:textId="77777777" w:rsidR="00B35D94" w:rsidRDefault="00901210">
                            <w:pPr>
                              <w:spacing w:line="258" w:lineRule="auto"/>
                              <w:textDirection w:val="btLr"/>
                            </w:pPr>
                            <w:r>
                              <w:rPr>
                                <w:rFonts w:ascii="Bodoni" w:eastAsia="Bodoni" w:hAnsi="Bodoni" w:cs="Bodoni"/>
                                <w:i/>
                                <w:color w:val="000000"/>
                              </w:rPr>
                              <w:t>Submit : 01 February 2022</w:t>
                            </w:r>
                          </w:p>
                          <w:p w14:paraId="356CF1B0" w14:textId="77777777" w:rsidR="00B35D94" w:rsidRDefault="00901210">
                            <w:pPr>
                              <w:spacing w:line="258" w:lineRule="auto"/>
                              <w:textDirection w:val="btLr"/>
                            </w:pPr>
                            <w:r>
                              <w:rPr>
                                <w:rFonts w:ascii="Bodoni" w:eastAsia="Bodoni" w:hAnsi="Bodoni" w:cs="Bodoni"/>
                                <w:i/>
                                <w:color w:val="000000"/>
                              </w:rPr>
                              <w:t>Accepted : 5 April 2022</w:t>
                            </w:r>
                          </w:p>
                          <w:p w14:paraId="2F80BE63" w14:textId="77777777" w:rsidR="00B35D94" w:rsidRDefault="00B35D94">
                            <w:pPr>
                              <w:spacing w:line="258" w:lineRule="auto"/>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0FD1134" id="Rectangle 3" o:spid="_x0000_s1026" style="position:absolute;margin-left:-10.95pt;margin-top:3pt;width:129.75pt;height:1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" fillcolor="white [3201]" strokecolor="#c0504d [3205]" strokeweight="1.5pt">
                <v:stroke startarrowwidth="narrow" startarrowlength="short" endarrowwidth="narrow" endarrowlength="short"/>
                <v:textbox inset="2.53958mm,1.2694mm,2.53958mm,1.2694mm">
                  <w:txbxContent>
                    <w:p w14:paraId="417695F5" w14:textId="77777777" w:rsidR="00B35D94" w:rsidRDefault="00901210">
                      <w:pPr>
                        <w:spacing w:line="258" w:lineRule="auto"/>
                        <w:textDirection w:val="btLr"/>
                      </w:pPr>
                      <w:r>
                        <w:rPr>
                          <w:rFonts w:ascii="Bodoni" w:eastAsia="Bodoni" w:hAnsi="Bodoni" w:cs="Bodoni"/>
                          <w:b/>
                          <w:color w:val="000000"/>
                          <w:u w:val="single"/>
                        </w:rPr>
                        <w:t>Jurnal Eduscience (JES)</w:t>
                      </w:r>
                    </w:p>
                    <w:p w14:paraId="7D63BC7B" w14:textId="77777777" w:rsidR="00B35D94" w:rsidRDefault="00901210">
                      <w:pPr>
                        <w:spacing w:line="258" w:lineRule="auto"/>
                        <w:textDirection w:val="btLr"/>
                      </w:pPr>
                      <w:r>
                        <w:rPr>
                          <w:rFonts w:ascii="Bodoni" w:eastAsia="Bodoni" w:hAnsi="Bodoni" w:cs="Bodoni"/>
                          <w:color w:val="000000"/>
                        </w:rPr>
                        <w:t>Volume 9, No. 1</w:t>
                      </w:r>
                    </w:p>
                    <w:p w14:paraId="7642AAC6" w14:textId="77777777" w:rsidR="00B35D94" w:rsidRDefault="00901210">
                      <w:pPr>
                        <w:spacing w:line="258" w:lineRule="auto"/>
                        <w:textDirection w:val="btLr"/>
                      </w:pPr>
                      <w:r>
                        <w:rPr>
                          <w:rFonts w:ascii="Bodoni" w:eastAsia="Bodoni" w:hAnsi="Bodoni" w:cs="Bodoni"/>
                          <w:color w:val="000000"/>
                        </w:rPr>
                        <w:t>Juni, Tahun 2022</w:t>
                      </w:r>
                    </w:p>
                    <w:p w14:paraId="769E63F0" w14:textId="77777777" w:rsidR="00B35D94" w:rsidRDefault="00901210">
                      <w:pPr>
                        <w:spacing w:line="258" w:lineRule="auto"/>
                        <w:textDirection w:val="btLr"/>
                      </w:pPr>
                      <w:r>
                        <w:rPr>
                          <w:rFonts w:ascii="Bodoni" w:eastAsia="Bodoni" w:hAnsi="Bodoni" w:cs="Bodoni"/>
                          <w:i/>
                          <w:color w:val="000000"/>
                        </w:rPr>
                        <w:t>Submit : 01 February 2022</w:t>
                      </w:r>
                    </w:p>
                    <w:p w14:paraId="356CF1B0" w14:textId="77777777" w:rsidR="00B35D94" w:rsidRDefault="00901210">
                      <w:pPr>
                        <w:spacing w:line="258" w:lineRule="auto"/>
                        <w:textDirection w:val="btLr"/>
                      </w:pPr>
                      <w:r>
                        <w:rPr>
                          <w:rFonts w:ascii="Bodoni" w:eastAsia="Bodoni" w:hAnsi="Bodoni" w:cs="Bodoni"/>
                          <w:i/>
                          <w:color w:val="000000"/>
                        </w:rPr>
                        <w:t>Accepted : 5 April 2022</w:t>
                      </w:r>
                    </w:p>
                    <w:p w14:paraId="2F80BE63" w14:textId="77777777" w:rsidR="00B35D94" w:rsidRDefault="00B35D94">
                      <w:pPr>
                        <w:spacing w:line="258" w:lineRule="auto"/>
                        <w:textDirection w:val="btLr"/>
                      </w:pPr>
                    </w:p>
                  </w:txbxContent>
                </v:textbox>
              </v:rect>
            </w:pict>
          </mc:Fallback>
        </mc:AlternateContent>
      </w:r>
      <w:r>
        <w:rPr>
          <w:noProof/>
          <w:lang w:val="en-US" w:eastAsia="en-US"/>
        </w:rPr>
        <mc:AlternateContent>
          <mc:Choice Requires="wps">
            <w:drawing>
              <wp:anchor distT="0" distB="0" distL="114300" distR="114300" simplePos="0" relativeHeight="251659264" behindDoc="0" locked="0" layoutInCell="1" hidden="0" allowOverlap="1" wp14:anchorId="0DB59F4E" wp14:editId="0BAD3D38">
                <wp:simplePos x="0" y="0"/>
                <wp:positionH relativeFrom="column">
                  <wp:posOffset>1485900</wp:posOffset>
                </wp:positionH>
                <wp:positionV relativeFrom="paragraph">
                  <wp:posOffset>-25399</wp:posOffset>
                </wp:positionV>
                <wp:extent cx="4800600" cy="2105025"/>
                <wp:effectExtent l="0" t="0" r="0" b="0"/>
                <wp:wrapNone/>
                <wp:docPr id="1" name="Rectangle 1"/>
                <wp:cNvGraphicFramePr/>
                <a:graphic xmlns:a="http://schemas.openxmlformats.org/drawingml/2006/main">
                  <a:graphicData uri="http://schemas.microsoft.com/office/word/2010/wordprocessingShape">
                    <wps:wsp>
                      <wps:cNvSpPr/>
                      <wps:spPr>
                        <a:xfrm>
                          <a:off x="2950463" y="2732250"/>
                          <a:ext cx="4791075" cy="2095500"/>
                        </a:xfrm>
                        <a:prstGeom prst="rect">
                          <a:avLst/>
                        </a:prstGeom>
                        <a:noFill/>
                        <a:ln>
                          <a:noFill/>
                        </a:ln>
                      </wps:spPr>
                      <wps:txbx>
                        <w:txbxContent>
                          <w:p w14:paraId="4D59439B" w14:textId="67AEE7FB" w:rsidR="00B35D94" w:rsidRPr="004806CB" w:rsidRDefault="0045753C" w:rsidP="0045753C">
                            <w:pPr>
                              <w:spacing w:after="200" w:line="276" w:lineRule="auto"/>
                              <w:jc w:val="center"/>
                              <w:textDirection w:val="btLr"/>
                              <w:rPr>
                                <w:rFonts w:ascii="Bodoni" w:eastAsia="Times New Roman" w:hAnsi="Bodoni" w:cs="Times New Roman"/>
                                <w:b/>
                                <w:color w:val="000000"/>
                                <w:sz w:val="24"/>
                                <w:szCs w:val="28"/>
                              </w:rPr>
                            </w:pPr>
                            <w:r w:rsidRPr="004806CB">
                              <w:rPr>
                                <w:rFonts w:ascii="Bodoni" w:eastAsia="Times New Roman" w:hAnsi="Bodoni" w:cs="Times New Roman"/>
                                <w:b/>
                                <w:color w:val="000000"/>
                                <w:sz w:val="24"/>
                                <w:szCs w:val="28"/>
                                <w:lang w:val="en-US"/>
                              </w:rPr>
                              <w:t>KAJIAN ETNOMEDISIN PENURUN PANAS MENGGUNAKAN EKSTRAK DAUN KEMBANG SEPATU DI DESA PULAU PAYUNG SEBAGAI SUMBER BELAJAR IPA</w:t>
                            </w:r>
                            <w:r w:rsidRPr="004806CB">
                              <w:rPr>
                                <w:rFonts w:ascii="Bodoni" w:eastAsia="Times New Roman" w:hAnsi="Bodoni" w:cs="Times New Roman"/>
                                <w:b/>
                                <w:color w:val="000000"/>
                                <w:sz w:val="24"/>
                                <w:szCs w:val="28"/>
                              </w:rPr>
                              <w:t xml:space="preserve"> </w:t>
                            </w:r>
                          </w:p>
                          <w:p w14:paraId="74836094" w14:textId="78022B7C" w:rsidR="00B35D94" w:rsidRPr="004806CB" w:rsidRDefault="0045753C" w:rsidP="0045753C">
                            <w:pPr>
                              <w:spacing w:after="120" w:line="240" w:lineRule="auto"/>
                              <w:jc w:val="center"/>
                              <w:textDirection w:val="btLr"/>
                              <w:rPr>
                                <w:rFonts w:ascii="Bodoni" w:hAnsi="Bodoni"/>
                                <w:lang w:val="en-US"/>
                              </w:rPr>
                            </w:pPr>
                            <w:r w:rsidRPr="004806CB">
                              <w:rPr>
                                <w:rFonts w:ascii="Bodoni" w:eastAsia="Bodoni" w:hAnsi="Bodoni" w:cs="Bodoni"/>
                                <w:b/>
                                <w:color w:val="000000"/>
                                <w:sz w:val="20"/>
                              </w:rPr>
                              <w:t>N</w:t>
                            </w:r>
                            <w:r w:rsidRPr="004806CB">
                              <w:rPr>
                                <w:rFonts w:ascii="Bodoni" w:eastAsia="Bodoni" w:hAnsi="Bodoni" w:cs="Bodoni"/>
                                <w:b/>
                                <w:color w:val="000000"/>
                                <w:sz w:val="20"/>
                                <w:lang w:val="en-US"/>
                              </w:rPr>
                              <w:t>UR INDAH FATMAWATI</w:t>
                            </w:r>
                            <w:r w:rsidR="00901210" w:rsidRPr="004806CB">
                              <w:rPr>
                                <w:rFonts w:ascii="Bodoni" w:eastAsia="Bodoni" w:hAnsi="Bodoni" w:cs="Bodoni"/>
                                <w:b/>
                                <w:color w:val="000000"/>
                                <w:sz w:val="20"/>
                                <w:vertAlign w:val="superscript"/>
                              </w:rPr>
                              <w:t>1</w:t>
                            </w:r>
                            <w:r w:rsidRPr="004806CB">
                              <w:rPr>
                                <w:rFonts w:ascii="Bodoni" w:eastAsia="Bodoni" w:hAnsi="Bodoni" w:cs="Bodoni"/>
                                <w:b/>
                                <w:color w:val="000000"/>
                                <w:sz w:val="20"/>
                              </w:rPr>
                              <w:t>, MUHAMMAD ILHAM SYARIF</w:t>
                            </w:r>
                            <w:r w:rsidR="00901210" w:rsidRPr="004806CB">
                              <w:rPr>
                                <w:rFonts w:ascii="Bodoni" w:eastAsia="Bodoni" w:hAnsi="Bodoni" w:cs="Bodoni"/>
                                <w:b/>
                                <w:color w:val="000000"/>
                                <w:sz w:val="20"/>
                                <w:vertAlign w:val="superscript"/>
                              </w:rPr>
                              <w:t>2</w:t>
                            </w:r>
                            <w:r w:rsidRPr="004806CB">
                              <w:rPr>
                                <w:rFonts w:ascii="Bodoni" w:eastAsia="Bodoni" w:hAnsi="Bodoni" w:cs="Bodoni"/>
                                <w:b/>
                                <w:color w:val="000000"/>
                                <w:sz w:val="20"/>
                                <w:vertAlign w:val="superscript"/>
                                <w:lang w:val="en-US"/>
                              </w:rPr>
                              <w:t>*</w:t>
                            </w:r>
                          </w:p>
                          <w:p w14:paraId="49B06933" w14:textId="3838D9A4" w:rsidR="00B35D94" w:rsidRPr="004806CB" w:rsidRDefault="00901210" w:rsidP="004806CB">
                            <w:pPr>
                              <w:spacing w:after="120" w:line="240" w:lineRule="auto"/>
                              <w:jc w:val="center"/>
                              <w:textDirection w:val="btLr"/>
                              <w:rPr>
                                <w:rFonts w:ascii="Bodoni" w:hAnsi="Bodoni"/>
                              </w:rPr>
                            </w:pPr>
                            <w:r w:rsidRPr="004806CB">
                              <w:rPr>
                                <w:rFonts w:ascii="Bodoni" w:eastAsia="Bodoni" w:hAnsi="Bodoni" w:cs="Bodoni"/>
                                <w:color w:val="000000"/>
                                <w:sz w:val="20"/>
                                <w:vertAlign w:val="superscript"/>
                              </w:rPr>
                              <w:t>1</w:t>
                            </w:r>
                            <w:r w:rsidR="0045753C" w:rsidRPr="004806CB">
                              <w:rPr>
                                <w:rFonts w:ascii="Bodoni" w:eastAsia="Bodoni" w:hAnsi="Bodoni" w:cs="Bodoni"/>
                                <w:color w:val="000000"/>
                                <w:sz w:val="20"/>
                                <w:vertAlign w:val="superscript"/>
                                <w:lang w:val="en-US"/>
                              </w:rPr>
                              <w:t xml:space="preserve">,2 </w:t>
                            </w:r>
                            <w:r w:rsidR="0045753C" w:rsidRPr="004806CB">
                              <w:rPr>
                                <w:rFonts w:ascii="Bodoni" w:eastAsia="Bodoni" w:hAnsi="Bodoni" w:cs="Bodoni"/>
                                <w:color w:val="000000"/>
                                <w:sz w:val="20"/>
                              </w:rPr>
                              <w:t>P</w:t>
                            </w:r>
                            <w:r w:rsidR="0045753C" w:rsidRPr="004806CB">
                              <w:rPr>
                                <w:rFonts w:ascii="Bodoni" w:eastAsia="Bodoni" w:hAnsi="Bodoni" w:cs="Bodoni"/>
                                <w:color w:val="000000"/>
                                <w:sz w:val="20"/>
                                <w:lang w:val="en-US"/>
                              </w:rPr>
                              <w:t>rogram Studi Tadris IPA, Fakultas Tarbiyah dan Keguruan, Universitas Islam Negeri Sultan Syarif Kasim Riau</w:t>
                            </w:r>
                            <w:r w:rsidR="0045753C" w:rsidRPr="004806CB">
                              <w:rPr>
                                <w:rFonts w:ascii="Bodoni" w:eastAsia="Bodoni" w:hAnsi="Bodoni" w:cs="Bodoni"/>
                                <w:color w:val="000000"/>
                                <w:sz w:val="20"/>
                              </w:rPr>
                              <w:t xml:space="preserve"> </w:t>
                            </w:r>
                          </w:p>
                          <w:p w14:paraId="0FC0B6B3" w14:textId="48AED426" w:rsidR="00B35D94" w:rsidRPr="004806CB" w:rsidRDefault="00901210" w:rsidP="0045753C">
                            <w:pPr>
                              <w:spacing w:after="120" w:line="240" w:lineRule="auto"/>
                              <w:jc w:val="center"/>
                              <w:textDirection w:val="btLr"/>
                              <w:rPr>
                                <w:rFonts w:ascii="Bodoni" w:hAnsi="Bodoni"/>
                              </w:rPr>
                            </w:pPr>
                            <w:r w:rsidRPr="004806CB">
                              <w:rPr>
                                <w:rFonts w:ascii="Bodoni" w:eastAsia="Bodoni" w:hAnsi="Bodoni" w:cs="Bodoni"/>
                                <w:color w:val="000000"/>
                                <w:sz w:val="20"/>
                              </w:rPr>
                              <w:t>Alamat e-mail</w:t>
                            </w:r>
                            <w:r w:rsidR="0045753C" w:rsidRPr="004806CB">
                              <w:rPr>
                                <w:rFonts w:ascii="Bodoni" w:eastAsia="Bodoni" w:hAnsi="Bodoni" w:cs="Bodoni"/>
                                <w:color w:val="000000"/>
                                <w:sz w:val="20"/>
                                <w:lang w:val="en-US"/>
                              </w:rPr>
                              <w:t xml:space="preserve"> </w:t>
                            </w:r>
                            <w:r w:rsidR="0045753C" w:rsidRPr="004806CB">
                              <w:rPr>
                                <w:rFonts w:ascii="Bodoni" w:eastAsia="Bodoni" w:hAnsi="Bodoni" w:cs="Bodoni"/>
                                <w:color w:val="000000"/>
                                <w:sz w:val="20"/>
                                <w:vertAlign w:val="superscript"/>
                                <w:lang w:val="en-US"/>
                              </w:rPr>
                              <w:t>1</w:t>
                            </w:r>
                            <w:hyperlink r:id="rId7" w:history="1">
                              <w:r w:rsidR="0045753C" w:rsidRPr="004806CB">
                                <w:rPr>
                                  <w:rStyle w:val="Hyperlink"/>
                                  <w:rFonts w:ascii="Bodoni" w:eastAsia="Times New Roman" w:hAnsi="Bodoni" w:cs="Times New Roman"/>
                                  <w:sz w:val="20"/>
                                  <w:szCs w:val="20"/>
                                  <w:lang w:val="en-US"/>
                                </w:rPr>
                                <w:t>nurindahfatmawati19@gmail.com</w:t>
                              </w:r>
                            </w:hyperlink>
                            <w:r w:rsidR="0045753C" w:rsidRPr="004806CB">
                              <w:rPr>
                                <w:rFonts w:ascii="Bodoni" w:eastAsia="Times New Roman" w:hAnsi="Bodoni" w:cs="Times New Roman"/>
                                <w:sz w:val="20"/>
                                <w:szCs w:val="20"/>
                                <w:lang w:val="en-US"/>
                              </w:rPr>
                              <w:t xml:space="preserve">, </w:t>
                            </w:r>
                            <w:r w:rsidR="0045753C" w:rsidRPr="004806CB">
                              <w:rPr>
                                <w:rFonts w:ascii="Bodoni" w:eastAsia="Times New Roman" w:hAnsi="Bodoni" w:cs="Times New Roman"/>
                                <w:sz w:val="20"/>
                                <w:szCs w:val="20"/>
                                <w:vertAlign w:val="superscript"/>
                                <w:lang w:val="en-US"/>
                              </w:rPr>
                              <w:t>2</w:t>
                            </w:r>
                            <w:r w:rsidR="00046D56">
                              <w:rPr>
                                <w:rFonts w:ascii="Bodoni" w:eastAsia="Times New Roman" w:hAnsi="Bodoni" w:cs="Times New Roman"/>
                                <w:sz w:val="20"/>
                                <w:szCs w:val="20"/>
                                <w:vertAlign w:val="superscript"/>
                                <w:lang w:val="en-US"/>
                              </w:rPr>
                              <w:t>*</w:t>
                            </w:r>
                            <w:r w:rsidR="0045753C" w:rsidRPr="004806CB">
                              <w:rPr>
                                <w:rFonts w:ascii="Bodoni" w:hAnsi="Bodoni"/>
                              </w:rPr>
                              <w:t xml:space="preserve"> </w:t>
                            </w:r>
                            <w:bookmarkStart w:id="0" w:name="_GoBack"/>
                            <w:r w:rsidR="0024154B">
                              <w:fldChar w:fldCharType="begin"/>
                            </w:r>
                            <w:r w:rsidR="0024154B">
                              <w:instrText xml:space="preserve"> HYPERLINK "mailto:mdilhamsf@gmail.com" </w:instrText>
                            </w:r>
                            <w:r w:rsidR="0024154B">
                              <w:fldChar w:fldCharType="separate"/>
                            </w:r>
                            <w:r w:rsidR="0045753C" w:rsidRPr="004806CB">
                              <w:rPr>
                                <w:rStyle w:val="Hyperlink"/>
                                <w:rFonts w:ascii="Bodoni" w:eastAsia="Times New Roman" w:hAnsi="Bodoni" w:cs="Times New Roman"/>
                                <w:sz w:val="20"/>
                                <w:szCs w:val="20"/>
                                <w:lang w:val="en-US"/>
                              </w:rPr>
                              <w:t>mdilhamsf@gmail.com</w:t>
                            </w:r>
                            <w:r w:rsidR="0024154B">
                              <w:rPr>
                                <w:rStyle w:val="Hyperlink"/>
                                <w:rFonts w:ascii="Bodoni" w:eastAsia="Times New Roman" w:hAnsi="Bodoni" w:cs="Times New Roman"/>
                                <w:sz w:val="20"/>
                                <w:szCs w:val="20"/>
                                <w:lang w:val="en-US"/>
                              </w:rPr>
                              <w:fldChar w:fldCharType="end"/>
                            </w:r>
                            <w:r w:rsidR="0045753C" w:rsidRPr="004806CB">
                              <w:rPr>
                                <w:rFonts w:ascii="Bodoni" w:eastAsia="Times New Roman" w:hAnsi="Bodoni" w:cs="Times New Roman"/>
                                <w:sz w:val="20"/>
                                <w:szCs w:val="20"/>
                                <w:lang w:val="en-US"/>
                              </w:rPr>
                              <w:t xml:space="preserve"> </w:t>
                            </w:r>
                            <w:bookmarkEnd w:id="0"/>
                          </w:p>
                          <w:p w14:paraId="05F4B0D4" w14:textId="1521FDA1" w:rsidR="00B35D94" w:rsidRPr="004806CB" w:rsidRDefault="00901210" w:rsidP="0045753C">
                            <w:pPr>
                              <w:spacing w:after="120" w:line="240" w:lineRule="auto"/>
                              <w:jc w:val="center"/>
                              <w:textDirection w:val="btLr"/>
                              <w:rPr>
                                <w:rFonts w:ascii="Bodoni" w:hAnsi="Bodoni"/>
                                <w:lang w:val="en-US"/>
                              </w:rPr>
                            </w:pPr>
                            <w:r w:rsidRPr="004806CB">
                              <w:rPr>
                                <w:rFonts w:ascii="Bodoni" w:eastAsia="Bodoni" w:hAnsi="Bodoni" w:cs="Bodoni"/>
                                <w:color w:val="000000"/>
                                <w:sz w:val="20"/>
                              </w:rPr>
                              <w:t xml:space="preserve">No kontak </w:t>
                            </w:r>
                            <w:r w:rsidR="004806CB" w:rsidRPr="004806CB">
                              <w:rPr>
                                <w:rFonts w:ascii="Bodoni" w:eastAsia="Bodoni" w:hAnsi="Bodoni" w:cs="Bodoni"/>
                                <w:sz w:val="20"/>
                                <w:lang w:val="en-US"/>
                              </w:rPr>
                              <w:t>+62 852-6405-4757</w:t>
                            </w:r>
                          </w:p>
                          <w:p w14:paraId="17306D84" w14:textId="77777777" w:rsidR="00B35D94" w:rsidRPr="004806CB" w:rsidRDefault="00B35D94">
                            <w:pPr>
                              <w:spacing w:after="120" w:line="240" w:lineRule="auto"/>
                              <w:textDirection w:val="btLr"/>
                              <w:rPr>
                                <w:rFonts w:ascii="Bodoni" w:hAnsi="Bodoni"/>
                              </w:rPr>
                            </w:pPr>
                          </w:p>
                          <w:p w14:paraId="37E612C8" w14:textId="77777777" w:rsidR="00B35D94" w:rsidRPr="004806CB" w:rsidRDefault="00B35D94">
                            <w:pPr>
                              <w:spacing w:line="258" w:lineRule="auto"/>
                              <w:textDirection w:val="btLr"/>
                              <w:rPr>
                                <w:rFonts w:ascii="Bodoni" w:hAnsi="Bodoni"/>
                              </w:rPr>
                            </w:pPr>
                          </w:p>
                        </w:txbxContent>
                      </wps:txbx>
                      <wps:bodyPr spcFirstLastPara="1" wrap="square" lIns="91425" tIns="45700" rIns="91425" bIns="45700" anchor="t" anchorCtr="0">
                        <a:noAutofit/>
                      </wps:bodyPr>
                    </wps:wsp>
                  </a:graphicData>
                </a:graphic>
              </wp:anchor>
            </w:drawing>
          </mc:Choice>
          <mc:Fallback>
            <w:pict>
              <v:rect w14:anchorId="0DB59F4E" id="Rectangle 1" o:spid="_x0000_s1027" style="position:absolute;margin-left:117pt;margin-top:-2pt;width:378pt;height:165.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" filled="f" stroked="f">
                <v:textbox inset="2.53958mm,1.2694mm,2.53958mm,1.2694mm">
                  <w:txbxContent>
                    <w:p w14:paraId="4D59439B" w14:textId="67AEE7FB" w:rsidR="00B35D94" w:rsidRPr="004806CB" w:rsidRDefault="0045753C" w:rsidP="0045753C">
                      <w:pPr>
                        <w:spacing w:after="200" w:line="276" w:lineRule="auto"/>
                        <w:jc w:val="center"/>
                        <w:textDirection w:val="btLr"/>
                        <w:rPr>
                          <w:rFonts w:ascii="Bodoni" w:eastAsia="Times New Roman" w:hAnsi="Bodoni" w:cs="Times New Roman"/>
                          <w:b/>
                          <w:color w:val="000000"/>
                          <w:sz w:val="24"/>
                          <w:szCs w:val="28"/>
                        </w:rPr>
                      </w:pPr>
                      <w:r w:rsidRPr="004806CB">
                        <w:rPr>
                          <w:rFonts w:ascii="Bodoni" w:eastAsia="Times New Roman" w:hAnsi="Bodoni" w:cs="Times New Roman"/>
                          <w:b/>
                          <w:color w:val="000000"/>
                          <w:sz w:val="24"/>
                          <w:szCs w:val="28"/>
                          <w:lang w:val="en-US"/>
                        </w:rPr>
                        <w:t>KAJIAN ETNOMEDISIN PENURUN PANAS MENGGUNAKAN EKSTRAK DAUN KEMBANG SEPATU DI DESA PULAU PAYUNG SEBAGAI SUMBER BELAJAR IPA</w:t>
                      </w:r>
                      <w:r w:rsidRPr="004806CB">
                        <w:rPr>
                          <w:rFonts w:ascii="Bodoni" w:eastAsia="Times New Roman" w:hAnsi="Bodoni" w:cs="Times New Roman"/>
                          <w:b/>
                          <w:color w:val="000000"/>
                          <w:sz w:val="24"/>
                          <w:szCs w:val="28"/>
                        </w:rPr>
                        <w:t xml:space="preserve"> </w:t>
                      </w:r>
                    </w:p>
                    <w:p w14:paraId="74836094" w14:textId="78022B7C" w:rsidR="00B35D94" w:rsidRPr="004806CB" w:rsidRDefault="0045753C" w:rsidP="0045753C">
                      <w:pPr>
                        <w:spacing w:after="120" w:line="240" w:lineRule="auto"/>
                        <w:jc w:val="center"/>
                        <w:textDirection w:val="btLr"/>
                        <w:rPr>
                          <w:rFonts w:ascii="Bodoni" w:hAnsi="Bodoni"/>
                          <w:lang w:val="en-US"/>
                        </w:rPr>
                      </w:pPr>
                      <w:r w:rsidRPr="004806CB">
                        <w:rPr>
                          <w:rFonts w:ascii="Bodoni" w:eastAsia="Bodoni" w:hAnsi="Bodoni" w:cs="Bodoni"/>
                          <w:b/>
                          <w:color w:val="000000"/>
                          <w:sz w:val="20"/>
                        </w:rPr>
                        <w:t>N</w:t>
                      </w:r>
                      <w:r w:rsidRPr="004806CB">
                        <w:rPr>
                          <w:rFonts w:ascii="Bodoni" w:eastAsia="Bodoni" w:hAnsi="Bodoni" w:cs="Bodoni"/>
                          <w:b/>
                          <w:color w:val="000000"/>
                          <w:sz w:val="20"/>
                          <w:lang w:val="en-US"/>
                        </w:rPr>
                        <w:t>UR INDAH FATMAWATI</w:t>
                      </w:r>
                      <w:r w:rsidR="00901210" w:rsidRPr="004806CB">
                        <w:rPr>
                          <w:rFonts w:ascii="Bodoni" w:eastAsia="Bodoni" w:hAnsi="Bodoni" w:cs="Bodoni"/>
                          <w:b/>
                          <w:color w:val="000000"/>
                          <w:sz w:val="20"/>
                          <w:vertAlign w:val="superscript"/>
                        </w:rPr>
                        <w:t>1</w:t>
                      </w:r>
                      <w:r w:rsidRPr="004806CB">
                        <w:rPr>
                          <w:rFonts w:ascii="Bodoni" w:eastAsia="Bodoni" w:hAnsi="Bodoni" w:cs="Bodoni"/>
                          <w:b/>
                          <w:color w:val="000000"/>
                          <w:sz w:val="20"/>
                        </w:rPr>
                        <w:t>, MUHAMMAD ILHAM SYARIF</w:t>
                      </w:r>
                      <w:r w:rsidR="00901210" w:rsidRPr="004806CB">
                        <w:rPr>
                          <w:rFonts w:ascii="Bodoni" w:eastAsia="Bodoni" w:hAnsi="Bodoni" w:cs="Bodoni"/>
                          <w:b/>
                          <w:color w:val="000000"/>
                          <w:sz w:val="20"/>
                          <w:vertAlign w:val="superscript"/>
                        </w:rPr>
                        <w:t>2</w:t>
                      </w:r>
                      <w:r w:rsidRPr="004806CB">
                        <w:rPr>
                          <w:rFonts w:ascii="Bodoni" w:eastAsia="Bodoni" w:hAnsi="Bodoni" w:cs="Bodoni"/>
                          <w:b/>
                          <w:color w:val="000000"/>
                          <w:sz w:val="20"/>
                          <w:vertAlign w:val="superscript"/>
                          <w:lang w:val="en-US"/>
                        </w:rPr>
                        <w:t>*</w:t>
                      </w:r>
                    </w:p>
                    <w:p w14:paraId="49B06933" w14:textId="3838D9A4" w:rsidR="00B35D94" w:rsidRPr="004806CB" w:rsidRDefault="00901210" w:rsidP="004806CB">
                      <w:pPr>
                        <w:spacing w:after="120" w:line="240" w:lineRule="auto"/>
                        <w:jc w:val="center"/>
                        <w:textDirection w:val="btLr"/>
                        <w:rPr>
                          <w:rFonts w:ascii="Bodoni" w:hAnsi="Bodoni"/>
                        </w:rPr>
                      </w:pPr>
                      <w:r w:rsidRPr="004806CB">
                        <w:rPr>
                          <w:rFonts w:ascii="Bodoni" w:eastAsia="Bodoni" w:hAnsi="Bodoni" w:cs="Bodoni"/>
                          <w:color w:val="000000"/>
                          <w:sz w:val="20"/>
                          <w:vertAlign w:val="superscript"/>
                        </w:rPr>
                        <w:t>1</w:t>
                      </w:r>
                      <w:r w:rsidR="0045753C" w:rsidRPr="004806CB">
                        <w:rPr>
                          <w:rFonts w:ascii="Bodoni" w:eastAsia="Bodoni" w:hAnsi="Bodoni" w:cs="Bodoni"/>
                          <w:color w:val="000000"/>
                          <w:sz w:val="20"/>
                          <w:vertAlign w:val="superscript"/>
                          <w:lang w:val="en-US"/>
                        </w:rPr>
                        <w:t xml:space="preserve">,2 </w:t>
                      </w:r>
                      <w:r w:rsidR="0045753C" w:rsidRPr="004806CB">
                        <w:rPr>
                          <w:rFonts w:ascii="Bodoni" w:eastAsia="Bodoni" w:hAnsi="Bodoni" w:cs="Bodoni"/>
                          <w:color w:val="000000"/>
                          <w:sz w:val="20"/>
                        </w:rPr>
                        <w:t>P</w:t>
                      </w:r>
                      <w:r w:rsidR="0045753C" w:rsidRPr="004806CB">
                        <w:rPr>
                          <w:rFonts w:ascii="Bodoni" w:eastAsia="Bodoni" w:hAnsi="Bodoni" w:cs="Bodoni"/>
                          <w:color w:val="000000"/>
                          <w:sz w:val="20"/>
                          <w:lang w:val="en-US"/>
                        </w:rPr>
                        <w:t>rogram Studi Tadris IPA, Fakultas Tarbiyah dan Keguruan, Universitas Islam Negeri Sultan Syarif Kasim Riau</w:t>
                      </w:r>
                      <w:r w:rsidR="0045753C" w:rsidRPr="004806CB">
                        <w:rPr>
                          <w:rFonts w:ascii="Bodoni" w:eastAsia="Bodoni" w:hAnsi="Bodoni" w:cs="Bodoni"/>
                          <w:color w:val="000000"/>
                          <w:sz w:val="20"/>
                        </w:rPr>
                        <w:t xml:space="preserve"> </w:t>
                      </w:r>
                    </w:p>
                    <w:p w14:paraId="0FC0B6B3" w14:textId="48AED426" w:rsidR="00B35D94" w:rsidRPr="004806CB" w:rsidRDefault="00901210" w:rsidP="0045753C">
                      <w:pPr>
                        <w:spacing w:after="120" w:line="240" w:lineRule="auto"/>
                        <w:jc w:val="center"/>
                        <w:textDirection w:val="btLr"/>
                        <w:rPr>
                          <w:rFonts w:ascii="Bodoni" w:hAnsi="Bodoni"/>
                        </w:rPr>
                      </w:pPr>
                      <w:r w:rsidRPr="004806CB">
                        <w:rPr>
                          <w:rFonts w:ascii="Bodoni" w:eastAsia="Bodoni" w:hAnsi="Bodoni" w:cs="Bodoni"/>
                          <w:color w:val="000000"/>
                          <w:sz w:val="20"/>
                        </w:rPr>
                        <w:t>Alamat e-mail</w:t>
                      </w:r>
                      <w:r w:rsidR="0045753C" w:rsidRPr="004806CB">
                        <w:rPr>
                          <w:rFonts w:ascii="Bodoni" w:eastAsia="Bodoni" w:hAnsi="Bodoni" w:cs="Bodoni"/>
                          <w:color w:val="000000"/>
                          <w:sz w:val="20"/>
                          <w:lang w:val="en-US"/>
                        </w:rPr>
                        <w:t xml:space="preserve"> </w:t>
                      </w:r>
                      <w:r w:rsidR="0045753C" w:rsidRPr="004806CB">
                        <w:rPr>
                          <w:rFonts w:ascii="Bodoni" w:eastAsia="Bodoni" w:hAnsi="Bodoni" w:cs="Bodoni"/>
                          <w:color w:val="000000"/>
                          <w:sz w:val="20"/>
                          <w:vertAlign w:val="superscript"/>
                          <w:lang w:val="en-US"/>
                        </w:rPr>
                        <w:t>1</w:t>
                      </w:r>
                      <w:hyperlink r:id="rId8" w:history="1">
                        <w:r w:rsidR="0045753C" w:rsidRPr="004806CB">
                          <w:rPr>
                            <w:rStyle w:val="Hyperlink"/>
                            <w:rFonts w:ascii="Bodoni" w:eastAsia="Times New Roman" w:hAnsi="Bodoni" w:cs="Times New Roman"/>
                            <w:sz w:val="20"/>
                            <w:szCs w:val="20"/>
                            <w:lang w:val="en-US"/>
                          </w:rPr>
                          <w:t>nurindahfatmawati19@gmail.com</w:t>
                        </w:r>
                      </w:hyperlink>
                      <w:r w:rsidR="0045753C" w:rsidRPr="004806CB">
                        <w:rPr>
                          <w:rFonts w:ascii="Bodoni" w:eastAsia="Times New Roman" w:hAnsi="Bodoni" w:cs="Times New Roman"/>
                          <w:sz w:val="20"/>
                          <w:szCs w:val="20"/>
                          <w:lang w:val="en-US"/>
                        </w:rPr>
                        <w:t xml:space="preserve">, </w:t>
                      </w:r>
                      <w:r w:rsidR="0045753C" w:rsidRPr="004806CB">
                        <w:rPr>
                          <w:rFonts w:ascii="Bodoni" w:eastAsia="Times New Roman" w:hAnsi="Bodoni" w:cs="Times New Roman"/>
                          <w:sz w:val="20"/>
                          <w:szCs w:val="20"/>
                          <w:vertAlign w:val="superscript"/>
                          <w:lang w:val="en-US"/>
                        </w:rPr>
                        <w:t>2</w:t>
                      </w:r>
                      <w:r w:rsidR="00046D56">
                        <w:rPr>
                          <w:rFonts w:ascii="Bodoni" w:eastAsia="Times New Roman" w:hAnsi="Bodoni" w:cs="Times New Roman"/>
                          <w:sz w:val="20"/>
                          <w:szCs w:val="20"/>
                          <w:vertAlign w:val="superscript"/>
                          <w:lang w:val="en-US"/>
                        </w:rPr>
                        <w:t>*</w:t>
                      </w:r>
                      <w:r w:rsidR="0045753C" w:rsidRPr="004806CB">
                        <w:rPr>
                          <w:rFonts w:ascii="Bodoni" w:hAnsi="Bodoni"/>
                        </w:rPr>
                        <w:t xml:space="preserve"> </w:t>
                      </w:r>
                      <w:bookmarkStart w:id="1" w:name="_GoBack"/>
                      <w:r w:rsidR="0024154B">
                        <w:fldChar w:fldCharType="begin"/>
                      </w:r>
                      <w:r w:rsidR="0024154B">
                        <w:instrText xml:space="preserve"> HYPERLINK "mailto:mdilhamsf@gmail.com" </w:instrText>
                      </w:r>
                      <w:r w:rsidR="0024154B">
                        <w:fldChar w:fldCharType="separate"/>
                      </w:r>
                      <w:r w:rsidR="0045753C" w:rsidRPr="004806CB">
                        <w:rPr>
                          <w:rStyle w:val="Hyperlink"/>
                          <w:rFonts w:ascii="Bodoni" w:eastAsia="Times New Roman" w:hAnsi="Bodoni" w:cs="Times New Roman"/>
                          <w:sz w:val="20"/>
                          <w:szCs w:val="20"/>
                          <w:lang w:val="en-US"/>
                        </w:rPr>
                        <w:t>mdilhamsf@gmail.com</w:t>
                      </w:r>
                      <w:r w:rsidR="0024154B">
                        <w:rPr>
                          <w:rStyle w:val="Hyperlink"/>
                          <w:rFonts w:ascii="Bodoni" w:eastAsia="Times New Roman" w:hAnsi="Bodoni" w:cs="Times New Roman"/>
                          <w:sz w:val="20"/>
                          <w:szCs w:val="20"/>
                          <w:lang w:val="en-US"/>
                        </w:rPr>
                        <w:fldChar w:fldCharType="end"/>
                      </w:r>
                      <w:r w:rsidR="0045753C" w:rsidRPr="004806CB">
                        <w:rPr>
                          <w:rFonts w:ascii="Bodoni" w:eastAsia="Times New Roman" w:hAnsi="Bodoni" w:cs="Times New Roman"/>
                          <w:sz w:val="20"/>
                          <w:szCs w:val="20"/>
                          <w:lang w:val="en-US"/>
                        </w:rPr>
                        <w:t xml:space="preserve"> </w:t>
                      </w:r>
                      <w:bookmarkEnd w:id="1"/>
                    </w:p>
                    <w:p w14:paraId="05F4B0D4" w14:textId="1521FDA1" w:rsidR="00B35D94" w:rsidRPr="004806CB" w:rsidRDefault="00901210" w:rsidP="0045753C">
                      <w:pPr>
                        <w:spacing w:after="120" w:line="240" w:lineRule="auto"/>
                        <w:jc w:val="center"/>
                        <w:textDirection w:val="btLr"/>
                        <w:rPr>
                          <w:rFonts w:ascii="Bodoni" w:hAnsi="Bodoni"/>
                          <w:lang w:val="en-US"/>
                        </w:rPr>
                      </w:pPr>
                      <w:r w:rsidRPr="004806CB">
                        <w:rPr>
                          <w:rFonts w:ascii="Bodoni" w:eastAsia="Bodoni" w:hAnsi="Bodoni" w:cs="Bodoni"/>
                          <w:color w:val="000000"/>
                          <w:sz w:val="20"/>
                        </w:rPr>
                        <w:t xml:space="preserve">No kontak </w:t>
                      </w:r>
                      <w:r w:rsidR="004806CB" w:rsidRPr="004806CB">
                        <w:rPr>
                          <w:rFonts w:ascii="Bodoni" w:eastAsia="Bodoni" w:hAnsi="Bodoni" w:cs="Bodoni"/>
                          <w:sz w:val="20"/>
                          <w:lang w:val="en-US"/>
                        </w:rPr>
                        <w:t>+62 852-6405-4757</w:t>
                      </w:r>
                    </w:p>
                    <w:p w14:paraId="17306D84" w14:textId="77777777" w:rsidR="00B35D94" w:rsidRPr="004806CB" w:rsidRDefault="00B35D94">
                      <w:pPr>
                        <w:spacing w:after="120" w:line="240" w:lineRule="auto"/>
                        <w:textDirection w:val="btLr"/>
                        <w:rPr>
                          <w:rFonts w:ascii="Bodoni" w:hAnsi="Bodoni"/>
                        </w:rPr>
                      </w:pPr>
                    </w:p>
                    <w:p w14:paraId="37E612C8" w14:textId="77777777" w:rsidR="00B35D94" w:rsidRPr="004806CB" w:rsidRDefault="00B35D94">
                      <w:pPr>
                        <w:spacing w:line="258" w:lineRule="auto"/>
                        <w:textDirection w:val="btLr"/>
                        <w:rPr>
                          <w:rFonts w:ascii="Bodoni" w:hAnsi="Bodoni"/>
                        </w:rPr>
                      </w:pPr>
                    </w:p>
                  </w:txbxContent>
                </v:textbox>
              </v:rect>
            </w:pict>
          </mc:Fallback>
        </mc:AlternateContent>
      </w:r>
    </w:p>
    <w:p w14:paraId="350D4B61" w14:textId="77777777" w:rsidR="00B35D94" w:rsidRDefault="00B35D94"/>
    <w:p w14:paraId="5A119A35" w14:textId="77777777" w:rsidR="00B35D94" w:rsidRDefault="00B35D94"/>
    <w:p w14:paraId="7055D884" w14:textId="77777777" w:rsidR="00B35D94" w:rsidRDefault="00B35D94"/>
    <w:p w14:paraId="2860240F" w14:textId="77777777" w:rsidR="00B35D94" w:rsidRDefault="00B35D94">
      <w:bookmarkStart w:id="2" w:name="_gjdgxs" w:colFirst="0" w:colLast="0"/>
      <w:bookmarkEnd w:id="2"/>
    </w:p>
    <w:p w14:paraId="0B5420B4" w14:textId="77777777" w:rsidR="00B35D94" w:rsidRDefault="00B35D94"/>
    <w:p w14:paraId="35775748" w14:textId="63A33223" w:rsidR="00B35D94" w:rsidRDefault="00BD7BDE">
      <w:r>
        <w:rPr>
          <w:noProof/>
          <w:lang w:val="en-US" w:eastAsia="en-US"/>
        </w:rPr>
        <mc:AlternateContent>
          <mc:Choice Requires="wps">
            <w:drawing>
              <wp:anchor distT="0" distB="0" distL="114300" distR="114300" simplePos="0" relativeHeight="251660288" behindDoc="0" locked="0" layoutInCell="1" hidden="0" allowOverlap="1" wp14:anchorId="10124492" wp14:editId="4C696A17">
                <wp:simplePos x="0" y="0"/>
                <wp:positionH relativeFrom="margin">
                  <wp:align>right</wp:align>
                </wp:positionH>
                <wp:positionV relativeFrom="paragraph">
                  <wp:posOffset>287020</wp:posOffset>
                </wp:positionV>
                <wp:extent cx="6296025" cy="5829300"/>
                <wp:effectExtent l="0" t="0" r="9525" b="0"/>
                <wp:wrapNone/>
                <wp:docPr id="4" name="Rectangle 4"/>
                <wp:cNvGraphicFramePr/>
                <a:graphic xmlns:a="http://schemas.openxmlformats.org/drawingml/2006/main">
                  <a:graphicData uri="http://schemas.microsoft.com/office/word/2010/wordprocessingShape">
                    <wps:wsp>
                      <wps:cNvSpPr/>
                      <wps:spPr>
                        <a:xfrm>
                          <a:off x="0" y="0"/>
                          <a:ext cx="6296025" cy="5829300"/>
                        </a:xfrm>
                        <a:prstGeom prst="rect">
                          <a:avLst/>
                        </a:prstGeom>
                        <a:solidFill>
                          <a:schemeClr val="lt1"/>
                        </a:solidFill>
                        <a:ln>
                          <a:noFill/>
                        </a:ln>
                      </wps:spPr>
                      <wps:txbx>
                        <w:txbxContent>
                          <w:p w14:paraId="0094B3A7" w14:textId="2A307DD3" w:rsidR="00B35D94" w:rsidRDefault="00901210">
                            <w:pPr>
                              <w:spacing w:after="40" w:line="240" w:lineRule="auto"/>
                              <w:textDirection w:val="btLr"/>
                            </w:pPr>
                            <w:r>
                              <w:rPr>
                                <w:rFonts w:ascii="Bodoni" w:eastAsia="Bodoni" w:hAnsi="Bodoni" w:cs="Bodoni"/>
                                <w:b/>
                                <w:i/>
                                <w:color w:val="000000"/>
                              </w:rPr>
                              <w:t xml:space="preserve">Abstract </w:t>
                            </w:r>
                          </w:p>
                          <w:p w14:paraId="63BCAD49" w14:textId="140A0BEA" w:rsidR="00B35D94" w:rsidRDefault="007E7835">
                            <w:pPr>
                              <w:spacing w:after="40" w:line="240" w:lineRule="auto"/>
                              <w:jc w:val="both"/>
                              <w:textDirection w:val="btLr"/>
                            </w:pPr>
                            <w:r w:rsidRPr="007E7835">
                              <w:rPr>
                                <w:rFonts w:ascii="Bodoni" w:eastAsia="Times New Roman" w:hAnsi="Bodoni" w:cs="Times New Roman"/>
                                <w:i/>
                                <w:color w:val="000000"/>
                              </w:rPr>
                              <w:t>Fever can be defined as a condition where body temperature is above normal due to an increase in the regulation of body temperature located in the hypothalamus, resulting in a disturbance in the production and release of heat known as hyperthermia, which is the initial symptom of illness. Traditional treatment using medicinal plants provides insight that not only pharmacological drugs can reduce fever, but medicinal plants also have the efficacy to reduce fever, one of which is the efficacy of hibiscus leaf. The aim of this research is to explore the use of hibiscus leaf extract as an antipyretic drug in Kampar Regency, evaluate its effectiveness based on local and scientific knowledge, and provide recommendations to support the development and preservation of the use of hibiscus leaf extract as a safe and effective antipyretic. This research was conducted in April 2024 in Pulau Payung Village, Kampar Regency, Riau Province. Data collection includes primary data collected through observation techniques and interviews, while secondary data were obtained through literature studies and documentation. The results of the study show that the community's knowledge regarding the use of hibiscus leaf extract as an antipyretic drug is sourced from experience passed down from one generation to the next. This knowledge can be used as a learning source with an ethnoscientific approach in the field of ethnomedicine through the reconstruction of local community knowledge into scientific knowledge</w:t>
                            </w:r>
                            <w:r w:rsidRPr="007E7835">
                              <w:rPr>
                                <w:rFonts w:ascii="Bodoni MT" w:eastAsia="Times New Roman" w:hAnsi="Bodoni MT" w:cs="Times New Roman"/>
                                <w:i/>
                                <w:color w:val="000000"/>
                              </w:rPr>
                              <w:t>.</w:t>
                            </w:r>
                            <w:r>
                              <w:rPr>
                                <w:rFonts w:ascii="Bodoni" w:eastAsia="Bodoni" w:hAnsi="Bodoni" w:cs="Bodoni"/>
                                <w:color w:val="FF0000"/>
                              </w:rPr>
                              <w:t xml:space="preserve"> </w:t>
                            </w:r>
                          </w:p>
                          <w:p w14:paraId="5850BC62" w14:textId="5207FE12" w:rsidR="00B35D94" w:rsidRDefault="00901210">
                            <w:pPr>
                              <w:spacing w:after="0" w:line="240" w:lineRule="auto"/>
                              <w:jc w:val="both"/>
                              <w:textDirection w:val="btLr"/>
                            </w:pPr>
                            <w:r>
                              <w:rPr>
                                <w:rFonts w:ascii="Bodoni" w:eastAsia="Bodoni" w:hAnsi="Bodoni" w:cs="Bodoni"/>
                                <w:b/>
                                <w:color w:val="000000"/>
                              </w:rPr>
                              <w:t xml:space="preserve">Keywords: </w:t>
                            </w:r>
                            <w:r w:rsidR="007E7835" w:rsidRPr="007E7835">
                              <w:rPr>
                                <w:rFonts w:ascii="Bodoni" w:eastAsia="Times New Roman" w:hAnsi="Bodoni" w:cs="Times New Roman"/>
                                <w:color w:val="000000"/>
                              </w:rPr>
                              <w:t>Ethnomedicine, hibiscus leaf, antipyretic medicine.</w:t>
                            </w:r>
                          </w:p>
                          <w:p w14:paraId="2C57F25D" w14:textId="6A13905C" w:rsidR="00B35D94" w:rsidRDefault="00901210">
                            <w:pPr>
                              <w:spacing w:before="240" w:after="40" w:line="240" w:lineRule="auto"/>
                              <w:textDirection w:val="btLr"/>
                            </w:pPr>
                            <w:r>
                              <w:rPr>
                                <w:rFonts w:ascii="Bodoni" w:eastAsia="Bodoni" w:hAnsi="Bodoni" w:cs="Bodoni"/>
                                <w:b/>
                                <w:color w:val="000000"/>
                              </w:rPr>
                              <w:t xml:space="preserve">Abstrak </w:t>
                            </w:r>
                          </w:p>
                          <w:p w14:paraId="6D7F3E08" w14:textId="1A0E8F81" w:rsidR="004806CB" w:rsidRPr="004806CB" w:rsidRDefault="004806CB" w:rsidP="00BD7BDE">
                            <w:pPr>
                              <w:spacing w:after="40" w:line="240" w:lineRule="auto"/>
                              <w:ind w:right="-9"/>
                              <w:jc w:val="both"/>
                              <w:rPr>
                                <w:rFonts w:ascii="Bodoni" w:hAnsi="Bodoni" w:cs="Times New Roman"/>
                                <w:lang w:val="en-US"/>
                              </w:rPr>
                            </w:pPr>
                            <w:r w:rsidRPr="004806CB">
                              <w:rPr>
                                <w:rFonts w:ascii="Bodoni" w:hAnsi="Bodoni" w:cs="Times New Roman"/>
                              </w:rPr>
                              <w:t>Demam dapat didefinisikan sebagai suatu keadaan suhu tubuh diatas normal akibat adanya peningkatan pengaturan suhu tubuh yang berada di hipotalamus terjadi gangguan produksi dan pelepasan panas yang disebut dengan hipertermi yang merupakan awal dari gejala penyakit</w:t>
                            </w:r>
                            <w:r w:rsidRPr="004806CB">
                              <w:rPr>
                                <w:rFonts w:ascii="Bodoni" w:hAnsi="Bodoni" w:cs="Times New Roman"/>
                                <w:lang w:val="en-US"/>
                              </w:rPr>
                              <w:t xml:space="preserve">. </w:t>
                            </w:r>
                            <w:r w:rsidRPr="004806CB">
                              <w:rPr>
                                <w:rFonts w:ascii="Bodoni" w:hAnsi="Bodoni" w:cs="Times New Roman"/>
                              </w:rPr>
                              <w:t>Pengobatan tradisional menggunakan tanaman obat ini dapat memberikan pengetahuan bahwa bukan hanya obat farmakimia saja yang dapat menurunkan demam, melainkan tanaman obat juga berkhasiat menurunkan demam salah satunya khasiat daun bunga sepatu.</w:t>
                            </w:r>
                            <w:r w:rsidRPr="004806CB">
                              <w:rPr>
                                <w:rFonts w:ascii="Bodoni" w:eastAsia="Times New Roman" w:hAnsi="Bodoni" w:cs="Times New Roman"/>
                                <w:color w:val="000000"/>
                              </w:rPr>
                              <w:t xml:space="preserve"> </w:t>
                            </w:r>
                            <w:r w:rsidRPr="004806CB">
                              <w:rPr>
                                <w:rFonts w:ascii="Bodoni" w:hAnsi="Bodoni" w:cs="Times New Roman"/>
                              </w:rPr>
                              <w:t xml:space="preserve">Tujuan penelitian ini adalah untuk mengeksplorasi penggunaan ekstrak daun kembang sepatu sebagai obat penurun panas di Kabupaten Kampar, evaluasi efektivitasnya berdasarkan pengetahuan lokal, ilmiah, </w:t>
                            </w:r>
                            <w:r w:rsidRPr="004806CB">
                              <w:rPr>
                                <w:rFonts w:ascii="Bodoni" w:hAnsi="Bodoni" w:cs="Times New Roman"/>
                                <w:lang w:val="en-US"/>
                              </w:rPr>
                              <w:t>d</w:t>
                            </w:r>
                            <w:r w:rsidRPr="004806CB">
                              <w:rPr>
                                <w:rFonts w:ascii="Bodoni" w:hAnsi="Bodoni" w:cs="Times New Roman"/>
                              </w:rPr>
                              <w:t>an memberikan rekomendasi untuk mendukung pengembangan dan pelestarian penggunaan ekstrak daun kembang sepatu sebagai obat penurun panas yang aman dan efektif</w:t>
                            </w:r>
                            <w:r w:rsidRPr="004806CB">
                              <w:rPr>
                                <w:rFonts w:ascii="Bodoni" w:hAnsi="Bodoni" w:cs="Times New Roman"/>
                                <w:lang w:val="en-US"/>
                              </w:rPr>
                              <w:t>.</w:t>
                            </w:r>
                            <w:r w:rsidRPr="004806CB">
                              <w:rPr>
                                <w:rFonts w:ascii="Bodoni" w:hAnsi="Bodoni" w:cs="Times New Roman"/>
                              </w:rPr>
                              <w:t xml:space="preserve"> Penelitian ini dilakukan pada bulan April 2024 di Desa </w:t>
                            </w:r>
                            <w:r w:rsidRPr="004806CB">
                              <w:rPr>
                                <w:rFonts w:ascii="Bodoni" w:hAnsi="Bodoni" w:cs="Times New Roman"/>
                                <w:lang w:val="en-US"/>
                              </w:rPr>
                              <w:t>Pulau Payung</w:t>
                            </w:r>
                            <w:r w:rsidRPr="004806CB">
                              <w:rPr>
                                <w:rFonts w:ascii="Bodoni" w:hAnsi="Bodoni" w:cs="Times New Roman"/>
                              </w:rPr>
                              <w:t xml:space="preserve"> Kabupaten Kampar Provinsi Riau. </w:t>
                            </w:r>
                            <w:r w:rsidR="00751E78">
                              <w:rPr>
                                <w:rFonts w:ascii="Bodoni" w:hAnsi="Bodoni" w:cs="Times New Roman"/>
                                <w:lang w:val="en-US"/>
                              </w:rPr>
                              <w:t>P</w:t>
                            </w:r>
                            <w:r w:rsidRPr="004806CB">
                              <w:rPr>
                                <w:rFonts w:ascii="Bodoni" w:hAnsi="Bodoni" w:cs="Times New Roman"/>
                              </w:rPr>
                              <w:t>engambilan data meliputi primer yang dikumpulkan melalui teknik observasi dan wawancara sedangkan data sekunder dengan studi literatur dan dokumentasi</w:t>
                            </w:r>
                            <w:r w:rsidRPr="004806CB">
                              <w:rPr>
                                <w:rFonts w:ascii="Bodoni" w:hAnsi="Bodoni" w:cs="Times New Roman"/>
                                <w:lang w:val="en-US"/>
                              </w:rPr>
                              <w:t>.</w:t>
                            </w:r>
                            <w:r w:rsidRPr="004806CB">
                              <w:rPr>
                                <w:rFonts w:ascii="Bodoni" w:hAnsi="Bodoni" w:cs="Times New Roman"/>
                              </w:rPr>
                              <w:t xml:space="preserve"> Hasil penelitian menunjukkan bahwa pengetahuan masyarakat terkait </w:t>
                            </w:r>
                            <w:r w:rsidRPr="004806CB">
                              <w:rPr>
                                <w:rFonts w:ascii="Bodoni" w:hAnsi="Bodoni" w:cs="Times New Roman"/>
                                <w:lang w:val="en-US"/>
                              </w:rPr>
                              <w:t xml:space="preserve">penggunaan ekstrak daun kembang sepatu sebagai obat penurun panas </w:t>
                            </w:r>
                            <w:r w:rsidRPr="004806CB">
                              <w:rPr>
                                <w:rFonts w:ascii="Bodoni" w:hAnsi="Bodoni" w:cs="Times New Roman"/>
                              </w:rPr>
                              <w:t xml:space="preserve">bersumber dari pengalaman yang diwariskan secara turun-temurun dari satu generasi ke generasi berikutnya. Pengtahuan tersebut dapat dijadikan sebagai sumber belajar dengan pendekatan etnosains </w:t>
                            </w:r>
                            <w:r w:rsidRPr="004806CB">
                              <w:rPr>
                                <w:rFonts w:ascii="Bodoni" w:hAnsi="Bodoni" w:cs="Times New Roman"/>
                                <w:lang w:val="en-US"/>
                              </w:rPr>
                              <w:t xml:space="preserve">pada bidang etnomedisin </w:t>
                            </w:r>
                            <w:r w:rsidRPr="004806CB">
                              <w:rPr>
                                <w:rFonts w:ascii="Bodoni" w:hAnsi="Bodoni" w:cs="Times New Roman"/>
                              </w:rPr>
                              <w:t>melalui rekonstruksi pengetahuan lokal masyarakat ke dalam sains ilmiah.</w:t>
                            </w:r>
                          </w:p>
                          <w:p w14:paraId="39DA3965" w14:textId="2D71E1A3" w:rsidR="00B35D94" w:rsidRPr="004806CB" w:rsidRDefault="00901210">
                            <w:pPr>
                              <w:spacing w:after="120" w:line="240" w:lineRule="auto"/>
                              <w:jc w:val="both"/>
                              <w:textDirection w:val="btLr"/>
                            </w:pPr>
                            <w:r>
                              <w:rPr>
                                <w:rFonts w:ascii="Bodoni" w:eastAsia="Bodoni" w:hAnsi="Bodoni" w:cs="Bodoni"/>
                                <w:b/>
                                <w:color w:val="000000"/>
                              </w:rPr>
                              <w:t xml:space="preserve">Kata Kunci: </w:t>
                            </w:r>
                            <w:r w:rsidR="004806CB" w:rsidRPr="004806CB">
                              <w:rPr>
                                <w:rFonts w:ascii="Bodoni" w:eastAsia="Times New Roman" w:hAnsi="Bodoni" w:cs="Times New Roman"/>
                                <w:color w:val="000000"/>
                                <w:lang w:val="en-US"/>
                              </w:rPr>
                              <w:t>Etnomedisin, daun kembang sepatu, obat penurun panas</w:t>
                            </w:r>
                          </w:p>
                          <w:p w14:paraId="03D89D14" w14:textId="77777777" w:rsidR="00B35D94" w:rsidRDefault="00B35D94">
                            <w:pPr>
                              <w:spacing w:line="258" w:lineRule="auto"/>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0124492" id="Rectangle 4" o:spid="_x0000_s1028" style="position:absolute;margin-left:444.55pt;margin-top:22.6pt;width:495.75pt;height:459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" fillcolor="white [3201]" stroked="f">
                <v:textbox inset="2.53958mm,1.2694mm,2.53958mm,1.2694mm">
                  <w:txbxContent>
                    <w:p w14:paraId="0094B3A7" w14:textId="2A307DD3" w:rsidR="00B35D94" w:rsidRDefault="00901210">
                      <w:pPr>
                        <w:spacing w:after="40" w:line="240" w:lineRule="auto"/>
                        <w:textDirection w:val="btLr"/>
                      </w:pPr>
                      <w:r>
                        <w:rPr>
                          <w:rFonts w:ascii="Bodoni" w:eastAsia="Bodoni" w:hAnsi="Bodoni" w:cs="Bodoni"/>
                          <w:b/>
                          <w:i/>
                          <w:color w:val="000000"/>
                        </w:rPr>
                        <w:t xml:space="preserve">Abstract </w:t>
                      </w:r>
                    </w:p>
                    <w:p w14:paraId="63BCAD49" w14:textId="140A0BEA" w:rsidR="00B35D94" w:rsidRDefault="007E7835">
                      <w:pPr>
                        <w:spacing w:after="40" w:line="240" w:lineRule="auto"/>
                        <w:jc w:val="both"/>
                        <w:textDirection w:val="btLr"/>
                      </w:pPr>
                      <w:r w:rsidRPr="007E7835">
                        <w:rPr>
                          <w:rFonts w:ascii="Bodoni" w:eastAsia="Times New Roman" w:hAnsi="Bodoni" w:cs="Times New Roman"/>
                          <w:i/>
                          <w:color w:val="000000"/>
                        </w:rPr>
                        <w:t>Fever can be defined as a condition where body temperature is above normal due to an increase in the regulation of body temperature located in the hypothalamus, resulting in a disturbance in the production and release of heat known as hyperthermia, which is the initial symptom of illness. Traditional treatment using medicinal plants provides insight that not only pharmacological drugs can reduce fever, but medicinal plants also have the efficacy to reduce fever, one of which is the efficacy of hibiscus leaf. The aim of this research is to explore the use of hibiscus leaf extract as an antipyretic drug in Kampar Regency, evaluate its effectiveness based on local and scientific knowledge, and provide recommendations to support the development and preservation of the use of hibiscus leaf extract as a safe and effective antipyretic. This research was conducted in April 2024 in Pulau Payung Village, Kampar Regency, Riau Province. Data collection includes primary data collected through observation techniques and interviews, while secondary data were obtained through literature studies and documentation. The results of the study show that the community's knowledge regarding the use of hibiscus leaf extract as an antipyretic drug is sourced from experience passed down from one generation to the next. This knowledge can be used as a learning source with an ethnoscientific approach in the field of ethnomedicine through the reconstruction of local community knowledge into scientific knowledge</w:t>
                      </w:r>
                      <w:r w:rsidRPr="007E7835">
                        <w:rPr>
                          <w:rFonts w:ascii="Bodoni MT" w:eastAsia="Times New Roman" w:hAnsi="Bodoni MT" w:cs="Times New Roman"/>
                          <w:i/>
                          <w:color w:val="000000"/>
                        </w:rPr>
                        <w:t>.</w:t>
                      </w:r>
                      <w:r>
                        <w:rPr>
                          <w:rFonts w:ascii="Bodoni" w:eastAsia="Bodoni" w:hAnsi="Bodoni" w:cs="Bodoni"/>
                          <w:color w:val="FF0000"/>
                        </w:rPr>
                        <w:t xml:space="preserve"> </w:t>
                      </w:r>
                    </w:p>
                    <w:p w14:paraId="5850BC62" w14:textId="5207FE12" w:rsidR="00B35D94" w:rsidRDefault="00901210">
                      <w:pPr>
                        <w:spacing w:after="0" w:line="240" w:lineRule="auto"/>
                        <w:jc w:val="both"/>
                        <w:textDirection w:val="btLr"/>
                      </w:pPr>
                      <w:r>
                        <w:rPr>
                          <w:rFonts w:ascii="Bodoni" w:eastAsia="Bodoni" w:hAnsi="Bodoni" w:cs="Bodoni"/>
                          <w:b/>
                          <w:color w:val="000000"/>
                        </w:rPr>
                        <w:t xml:space="preserve">Keywords: </w:t>
                      </w:r>
                      <w:r w:rsidR="007E7835" w:rsidRPr="007E7835">
                        <w:rPr>
                          <w:rFonts w:ascii="Bodoni" w:eastAsia="Times New Roman" w:hAnsi="Bodoni" w:cs="Times New Roman"/>
                          <w:color w:val="000000"/>
                        </w:rPr>
                        <w:t>Ethnomedicine, hibiscus leaf, antipyretic medicine.</w:t>
                      </w:r>
                    </w:p>
                    <w:p w14:paraId="2C57F25D" w14:textId="6A13905C" w:rsidR="00B35D94" w:rsidRDefault="00901210">
                      <w:pPr>
                        <w:spacing w:before="240" w:after="40" w:line="240" w:lineRule="auto"/>
                        <w:textDirection w:val="btLr"/>
                      </w:pPr>
                      <w:r>
                        <w:rPr>
                          <w:rFonts w:ascii="Bodoni" w:eastAsia="Bodoni" w:hAnsi="Bodoni" w:cs="Bodoni"/>
                          <w:b/>
                          <w:color w:val="000000"/>
                        </w:rPr>
                        <w:t xml:space="preserve">Abstrak </w:t>
                      </w:r>
                    </w:p>
                    <w:p w14:paraId="6D7F3E08" w14:textId="1A0E8F81" w:rsidR="004806CB" w:rsidRPr="004806CB" w:rsidRDefault="004806CB" w:rsidP="00BD7BDE">
                      <w:pPr>
                        <w:spacing w:after="40" w:line="240" w:lineRule="auto"/>
                        <w:ind w:right="-9"/>
                        <w:jc w:val="both"/>
                        <w:rPr>
                          <w:rFonts w:ascii="Bodoni" w:hAnsi="Bodoni" w:cs="Times New Roman"/>
                          <w:lang w:val="en-US"/>
                        </w:rPr>
                      </w:pPr>
                      <w:r w:rsidRPr="004806CB">
                        <w:rPr>
                          <w:rFonts w:ascii="Bodoni" w:hAnsi="Bodoni" w:cs="Times New Roman"/>
                        </w:rPr>
                        <w:t>Demam dapat didefinisikan sebagai suatu keadaan suhu tubuh diatas normal akibat adanya peningkatan pengaturan suhu tubuh yang berada di hipotalamus terjadi gangguan produksi dan pelepasan panas yang disebut dengan hipertermi yang merupakan awal dari gejala penyakit</w:t>
                      </w:r>
                      <w:r w:rsidRPr="004806CB">
                        <w:rPr>
                          <w:rFonts w:ascii="Bodoni" w:hAnsi="Bodoni" w:cs="Times New Roman"/>
                          <w:lang w:val="en-US"/>
                        </w:rPr>
                        <w:t xml:space="preserve">. </w:t>
                      </w:r>
                      <w:r w:rsidRPr="004806CB">
                        <w:rPr>
                          <w:rFonts w:ascii="Bodoni" w:hAnsi="Bodoni" w:cs="Times New Roman"/>
                        </w:rPr>
                        <w:t>Pengobatan tradisional menggunakan tanaman obat ini dapat memberikan pengetahuan bahwa bukan hanya obat farmakimia saja yang dapat menurunkan demam, melainkan tanaman obat juga berkhasiat menurunkan demam salah satunya khasiat daun bunga sepatu.</w:t>
                      </w:r>
                      <w:r w:rsidRPr="004806CB">
                        <w:rPr>
                          <w:rFonts w:ascii="Bodoni" w:eastAsia="Times New Roman" w:hAnsi="Bodoni" w:cs="Times New Roman"/>
                          <w:color w:val="000000"/>
                        </w:rPr>
                        <w:t xml:space="preserve"> </w:t>
                      </w:r>
                      <w:r w:rsidRPr="004806CB">
                        <w:rPr>
                          <w:rFonts w:ascii="Bodoni" w:hAnsi="Bodoni" w:cs="Times New Roman"/>
                        </w:rPr>
                        <w:t xml:space="preserve">Tujuan penelitian ini adalah untuk mengeksplorasi penggunaan ekstrak daun kembang sepatu sebagai obat penurun panas di Kabupaten Kampar, evaluasi efektivitasnya berdasarkan pengetahuan lokal, ilmiah, </w:t>
                      </w:r>
                      <w:r w:rsidRPr="004806CB">
                        <w:rPr>
                          <w:rFonts w:ascii="Bodoni" w:hAnsi="Bodoni" w:cs="Times New Roman"/>
                          <w:lang w:val="en-US"/>
                        </w:rPr>
                        <w:t>d</w:t>
                      </w:r>
                      <w:r w:rsidRPr="004806CB">
                        <w:rPr>
                          <w:rFonts w:ascii="Bodoni" w:hAnsi="Bodoni" w:cs="Times New Roman"/>
                        </w:rPr>
                        <w:t>an memberikan rekomendasi untuk mendukung pengembangan dan pelestarian penggunaan ekstrak daun kembang sepatu sebagai obat penurun panas yang aman dan efektif</w:t>
                      </w:r>
                      <w:r w:rsidRPr="004806CB">
                        <w:rPr>
                          <w:rFonts w:ascii="Bodoni" w:hAnsi="Bodoni" w:cs="Times New Roman"/>
                          <w:lang w:val="en-US"/>
                        </w:rPr>
                        <w:t>.</w:t>
                      </w:r>
                      <w:r w:rsidRPr="004806CB">
                        <w:rPr>
                          <w:rFonts w:ascii="Bodoni" w:hAnsi="Bodoni" w:cs="Times New Roman"/>
                        </w:rPr>
                        <w:t xml:space="preserve"> Penelitian ini dilakukan pada bulan April 2024 di Desa </w:t>
                      </w:r>
                      <w:r w:rsidRPr="004806CB">
                        <w:rPr>
                          <w:rFonts w:ascii="Bodoni" w:hAnsi="Bodoni" w:cs="Times New Roman"/>
                          <w:lang w:val="en-US"/>
                        </w:rPr>
                        <w:t>Pulau Payung</w:t>
                      </w:r>
                      <w:r w:rsidRPr="004806CB">
                        <w:rPr>
                          <w:rFonts w:ascii="Bodoni" w:hAnsi="Bodoni" w:cs="Times New Roman"/>
                        </w:rPr>
                        <w:t xml:space="preserve"> Kabupaten Kampar Provinsi Riau. </w:t>
                      </w:r>
                      <w:r w:rsidR="00751E78">
                        <w:rPr>
                          <w:rFonts w:ascii="Bodoni" w:hAnsi="Bodoni" w:cs="Times New Roman"/>
                          <w:lang w:val="en-US"/>
                        </w:rPr>
                        <w:t>P</w:t>
                      </w:r>
                      <w:r w:rsidRPr="004806CB">
                        <w:rPr>
                          <w:rFonts w:ascii="Bodoni" w:hAnsi="Bodoni" w:cs="Times New Roman"/>
                        </w:rPr>
                        <w:t>engambilan data meliputi primer yang dikumpulkan melalui teknik observasi dan wawancara sedangkan data sekunder dengan studi literatur dan dokumentasi</w:t>
                      </w:r>
                      <w:r w:rsidRPr="004806CB">
                        <w:rPr>
                          <w:rFonts w:ascii="Bodoni" w:hAnsi="Bodoni" w:cs="Times New Roman"/>
                          <w:lang w:val="en-US"/>
                        </w:rPr>
                        <w:t>.</w:t>
                      </w:r>
                      <w:r w:rsidRPr="004806CB">
                        <w:rPr>
                          <w:rFonts w:ascii="Bodoni" w:hAnsi="Bodoni" w:cs="Times New Roman"/>
                        </w:rPr>
                        <w:t xml:space="preserve"> Hasil penelitian menunjukkan bahwa pengetahuan masyarakat terkait </w:t>
                      </w:r>
                      <w:r w:rsidRPr="004806CB">
                        <w:rPr>
                          <w:rFonts w:ascii="Bodoni" w:hAnsi="Bodoni" w:cs="Times New Roman"/>
                          <w:lang w:val="en-US"/>
                        </w:rPr>
                        <w:t xml:space="preserve">penggunaan ekstrak daun kembang sepatu sebagai obat penurun panas </w:t>
                      </w:r>
                      <w:r w:rsidRPr="004806CB">
                        <w:rPr>
                          <w:rFonts w:ascii="Bodoni" w:hAnsi="Bodoni" w:cs="Times New Roman"/>
                        </w:rPr>
                        <w:t xml:space="preserve">bersumber dari pengalaman yang diwariskan secara turun-temurun dari satu generasi ke generasi berikutnya. Pengtahuan tersebut dapat dijadikan sebagai sumber belajar dengan pendekatan etnosains </w:t>
                      </w:r>
                      <w:r w:rsidRPr="004806CB">
                        <w:rPr>
                          <w:rFonts w:ascii="Bodoni" w:hAnsi="Bodoni" w:cs="Times New Roman"/>
                          <w:lang w:val="en-US"/>
                        </w:rPr>
                        <w:t xml:space="preserve">pada bidang etnomedisin </w:t>
                      </w:r>
                      <w:r w:rsidRPr="004806CB">
                        <w:rPr>
                          <w:rFonts w:ascii="Bodoni" w:hAnsi="Bodoni" w:cs="Times New Roman"/>
                        </w:rPr>
                        <w:t>melalui rekonstruksi pengetahuan lokal masyarakat ke dalam sains ilmiah.</w:t>
                      </w:r>
                    </w:p>
                    <w:p w14:paraId="39DA3965" w14:textId="2D71E1A3" w:rsidR="00B35D94" w:rsidRPr="004806CB" w:rsidRDefault="00901210">
                      <w:pPr>
                        <w:spacing w:after="120" w:line="240" w:lineRule="auto"/>
                        <w:jc w:val="both"/>
                        <w:textDirection w:val="btLr"/>
                      </w:pPr>
                      <w:r>
                        <w:rPr>
                          <w:rFonts w:ascii="Bodoni" w:eastAsia="Bodoni" w:hAnsi="Bodoni" w:cs="Bodoni"/>
                          <w:b/>
                          <w:color w:val="000000"/>
                        </w:rPr>
                        <w:t xml:space="preserve">Kata Kunci: </w:t>
                      </w:r>
                      <w:r w:rsidR="004806CB" w:rsidRPr="004806CB">
                        <w:rPr>
                          <w:rFonts w:ascii="Bodoni" w:eastAsia="Times New Roman" w:hAnsi="Bodoni" w:cs="Times New Roman"/>
                          <w:color w:val="000000"/>
                          <w:lang w:val="en-US"/>
                        </w:rPr>
                        <w:t>Etnomedisin, daun kembang sepatu, obat penurun panas</w:t>
                      </w:r>
                    </w:p>
                    <w:p w14:paraId="03D89D14" w14:textId="77777777" w:rsidR="00B35D94" w:rsidRDefault="00B35D94">
                      <w:pPr>
                        <w:spacing w:line="258" w:lineRule="auto"/>
                        <w:textDirection w:val="btLr"/>
                      </w:pPr>
                    </w:p>
                  </w:txbxContent>
                </v:textbox>
                <w10:wrap anchorx="margin"/>
              </v:rect>
            </w:pict>
          </mc:Fallback>
        </mc:AlternateContent>
      </w:r>
    </w:p>
    <w:p w14:paraId="3E5C4058" w14:textId="54127870" w:rsidR="00B35D94" w:rsidRDefault="00B35D94"/>
    <w:p w14:paraId="741D4BFA" w14:textId="77777777" w:rsidR="00B35D94" w:rsidRDefault="00B35D94"/>
    <w:p w14:paraId="22F8B81F" w14:textId="77777777" w:rsidR="00B35D94" w:rsidRDefault="00901210">
      <w:r>
        <w:tab/>
      </w:r>
    </w:p>
    <w:p w14:paraId="3ABC524E" w14:textId="77777777" w:rsidR="00B35D94" w:rsidRDefault="00B35D94"/>
    <w:p w14:paraId="65AE5A64" w14:textId="77777777" w:rsidR="00B35D94" w:rsidRDefault="00B35D94"/>
    <w:p w14:paraId="6CCEA948" w14:textId="77777777" w:rsidR="00B35D94" w:rsidRDefault="00B35D94"/>
    <w:p w14:paraId="4F413221" w14:textId="77777777" w:rsidR="00B35D94" w:rsidRDefault="00B35D94"/>
    <w:p w14:paraId="132D0950" w14:textId="77777777" w:rsidR="00B35D94" w:rsidRDefault="00B35D94"/>
    <w:p w14:paraId="41CAF610" w14:textId="77777777" w:rsidR="00B35D94" w:rsidRDefault="00B35D94"/>
    <w:p w14:paraId="224E9FE7" w14:textId="77777777" w:rsidR="00B35D94" w:rsidRDefault="00B35D94"/>
    <w:p w14:paraId="3D591D76" w14:textId="77777777" w:rsidR="00B35D94" w:rsidRDefault="00B35D94"/>
    <w:p w14:paraId="1ECC08B8" w14:textId="77777777" w:rsidR="00B35D94" w:rsidRDefault="00B35D94"/>
    <w:p w14:paraId="14772DF3" w14:textId="39934772" w:rsidR="00B35D94" w:rsidRDefault="00B35D94"/>
    <w:p w14:paraId="3B2A721C" w14:textId="30CBFCA6" w:rsidR="00B35D94" w:rsidRDefault="00B35D94">
      <w:pPr>
        <w:pBdr>
          <w:top w:val="nil"/>
          <w:left w:val="nil"/>
          <w:bottom w:val="nil"/>
          <w:right w:val="nil"/>
          <w:between w:val="nil"/>
        </w:pBdr>
        <w:spacing w:before="240" w:after="40" w:line="240" w:lineRule="auto"/>
        <w:jc w:val="both"/>
        <w:rPr>
          <w:rFonts w:ascii="Arial" w:eastAsia="Arial" w:hAnsi="Arial" w:cs="Arial"/>
          <w:b/>
          <w:color w:val="000000"/>
          <w:sz w:val="20"/>
          <w:szCs w:val="20"/>
        </w:rPr>
      </w:pPr>
    </w:p>
    <w:p w14:paraId="4D2E6DB7" w14:textId="77777777" w:rsidR="004806CB" w:rsidRDefault="004806CB">
      <w:pPr>
        <w:pBdr>
          <w:top w:val="nil"/>
          <w:left w:val="nil"/>
          <w:bottom w:val="nil"/>
          <w:right w:val="nil"/>
          <w:between w:val="nil"/>
        </w:pBdr>
        <w:spacing w:before="240" w:after="40" w:line="276" w:lineRule="auto"/>
        <w:jc w:val="both"/>
        <w:rPr>
          <w:rFonts w:ascii="Bodoni" w:eastAsia="Bodoni" w:hAnsi="Bodoni" w:cs="Bodoni"/>
          <w:b/>
          <w:color w:val="000000"/>
        </w:rPr>
      </w:pPr>
    </w:p>
    <w:p w14:paraId="0933F640" w14:textId="70759E1F" w:rsidR="004806CB" w:rsidRDefault="004806CB">
      <w:pPr>
        <w:pBdr>
          <w:top w:val="nil"/>
          <w:left w:val="nil"/>
          <w:bottom w:val="nil"/>
          <w:right w:val="nil"/>
          <w:between w:val="nil"/>
        </w:pBdr>
        <w:spacing w:before="240" w:after="40" w:line="276" w:lineRule="auto"/>
        <w:jc w:val="both"/>
        <w:rPr>
          <w:rFonts w:ascii="Bodoni" w:eastAsia="Bodoni" w:hAnsi="Bodoni" w:cs="Bodoni"/>
          <w:b/>
          <w:color w:val="000000"/>
        </w:rPr>
      </w:pPr>
    </w:p>
    <w:p w14:paraId="297AB6E4" w14:textId="78382E45" w:rsidR="004806CB" w:rsidRDefault="004806CB">
      <w:pPr>
        <w:pBdr>
          <w:top w:val="nil"/>
          <w:left w:val="nil"/>
          <w:bottom w:val="nil"/>
          <w:right w:val="nil"/>
          <w:between w:val="nil"/>
        </w:pBdr>
        <w:spacing w:before="240" w:after="40" w:line="276" w:lineRule="auto"/>
        <w:jc w:val="both"/>
        <w:rPr>
          <w:rFonts w:ascii="Bodoni" w:eastAsia="Bodoni" w:hAnsi="Bodoni" w:cs="Bodoni"/>
          <w:b/>
          <w:color w:val="000000"/>
        </w:rPr>
      </w:pPr>
    </w:p>
    <w:p w14:paraId="63C700CC" w14:textId="77777777" w:rsidR="004806CB" w:rsidRDefault="004806CB">
      <w:pPr>
        <w:pBdr>
          <w:top w:val="nil"/>
          <w:left w:val="nil"/>
          <w:bottom w:val="nil"/>
          <w:right w:val="nil"/>
          <w:between w:val="nil"/>
        </w:pBdr>
        <w:spacing w:before="240" w:after="40" w:line="276" w:lineRule="auto"/>
        <w:jc w:val="both"/>
        <w:rPr>
          <w:rFonts w:ascii="Bodoni" w:eastAsia="Bodoni" w:hAnsi="Bodoni" w:cs="Bodoni"/>
          <w:b/>
          <w:color w:val="000000"/>
        </w:rPr>
      </w:pPr>
    </w:p>
    <w:p w14:paraId="6476863F" w14:textId="615B516D" w:rsidR="004806CB" w:rsidRDefault="004806CB">
      <w:pPr>
        <w:pBdr>
          <w:top w:val="nil"/>
          <w:left w:val="nil"/>
          <w:bottom w:val="nil"/>
          <w:right w:val="nil"/>
          <w:between w:val="nil"/>
        </w:pBdr>
        <w:spacing w:before="240" w:after="40" w:line="276" w:lineRule="auto"/>
        <w:jc w:val="both"/>
        <w:rPr>
          <w:rFonts w:ascii="Bodoni" w:eastAsia="Bodoni" w:hAnsi="Bodoni" w:cs="Bodoni"/>
          <w:b/>
          <w:color w:val="000000"/>
        </w:rPr>
      </w:pPr>
    </w:p>
    <w:p w14:paraId="2059E54B" w14:textId="6A115420" w:rsidR="004806CB" w:rsidRDefault="007E7835">
      <w:pPr>
        <w:pBdr>
          <w:top w:val="nil"/>
          <w:left w:val="nil"/>
          <w:bottom w:val="nil"/>
          <w:right w:val="nil"/>
          <w:between w:val="nil"/>
        </w:pBdr>
        <w:spacing w:before="240" w:after="40" w:line="276" w:lineRule="auto"/>
        <w:jc w:val="both"/>
        <w:rPr>
          <w:rFonts w:ascii="Bodoni" w:eastAsia="Bodoni" w:hAnsi="Bodoni" w:cs="Bodoni"/>
          <w:b/>
          <w:color w:val="000000"/>
        </w:rPr>
      </w:pPr>
      <w:r>
        <w:rPr>
          <w:noProof/>
          <w:lang w:val="en-US" w:eastAsia="en-US"/>
        </w:rPr>
        <mc:AlternateContent>
          <mc:Choice Requires="wps">
            <w:drawing>
              <wp:anchor distT="0" distB="0" distL="114300" distR="114300" simplePos="0" relativeHeight="251661312" behindDoc="0" locked="0" layoutInCell="1" hidden="0" allowOverlap="1" wp14:anchorId="6E732A4A" wp14:editId="52D254F0">
                <wp:simplePos x="0" y="0"/>
                <wp:positionH relativeFrom="margin">
                  <wp:align>right</wp:align>
                </wp:positionH>
                <wp:positionV relativeFrom="paragraph">
                  <wp:posOffset>215900</wp:posOffset>
                </wp:positionV>
                <wp:extent cx="6219825" cy="19050"/>
                <wp:effectExtent l="0" t="0" r="28575" b="19050"/>
                <wp:wrapNone/>
                <wp:docPr id="2" name="Straight Arrow Connector 2"/>
                <wp:cNvGraphicFramePr/>
                <a:graphic xmlns:a="http://schemas.openxmlformats.org/drawingml/2006/main">
                  <a:graphicData uri="http://schemas.microsoft.com/office/word/2010/wordprocessingShape">
                    <wps:wsp>
                      <wps:cNvCnPr/>
                      <wps:spPr>
                        <a:xfrm>
                          <a:off x="0" y="0"/>
                          <a:ext cx="6219825"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03E90990" id="_x0000_t32" coordsize="21600,21600" o:spt="32" o:oned="t" path="m,l21600,21600e" filled="f">
                <v:path arrowok="t" fillok="f" o:connecttype="none"/>
                <o:lock v:ext="edit" shapetype="t"/>
              </v:shapetype>
              <v:shape id="Straight Arrow Connector 2" o:spid="_x0000_s1026" type="#_x0000_t32" style="position:absolute;margin-left:438.55pt;margin-top:17pt;width:489.75pt;height:1.5pt;z-index:251661312;visibility:visible;mso-wrap-style:square;mso-wrap-distance-left:9pt;mso-wrap-distance-top:0;mso-wrap-distance-right:9pt;mso-wrap-distance-bottom:0;mso-position-horizontal:righ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" strokecolor="black [3200]" strokeweight="1.5pt">
                <v:stroke startarrowwidth="narrow" startarrowlength="short" endarrowwidth="narrow" endarrowlength="short" joinstyle="miter"/>
                <w10:wrap anchorx="margin"/>
              </v:shape>
            </w:pict>
          </mc:Fallback>
        </mc:AlternateContent>
      </w:r>
    </w:p>
    <w:p w14:paraId="666863CD" w14:textId="11363C02" w:rsidR="00B35D94" w:rsidRDefault="00901210" w:rsidP="007E7835">
      <w:pPr>
        <w:pBdr>
          <w:top w:val="nil"/>
          <w:left w:val="nil"/>
          <w:bottom w:val="nil"/>
          <w:right w:val="nil"/>
          <w:between w:val="nil"/>
        </w:pBdr>
        <w:spacing w:before="240" w:after="40" w:line="276" w:lineRule="auto"/>
        <w:jc w:val="both"/>
        <w:rPr>
          <w:rFonts w:ascii="Bodoni" w:eastAsia="Bodoni" w:hAnsi="Bodoni" w:cs="Bodoni"/>
          <w:color w:val="000000"/>
        </w:rPr>
      </w:pPr>
      <w:r>
        <w:rPr>
          <w:rFonts w:ascii="Bodoni" w:eastAsia="Bodoni" w:hAnsi="Bodoni" w:cs="Bodoni"/>
          <w:b/>
          <w:color w:val="000000"/>
        </w:rPr>
        <w:lastRenderedPageBreak/>
        <w:t xml:space="preserve">PENDAHULUAN </w:t>
      </w:r>
    </w:p>
    <w:p w14:paraId="59D42EF5" w14:textId="77777777" w:rsidR="007E7835" w:rsidRPr="007E7835" w:rsidRDefault="007E7835" w:rsidP="007E7835">
      <w:pPr>
        <w:pBdr>
          <w:top w:val="nil"/>
          <w:left w:val="nil"/>
          <w:bottom w:val="nil"/>
          <w:right w:val="nil"/>
          <w:between w:val="nil"/>
        </w:pBdr>
        <w:spacing w:after="200" w:line="360" w:lineRule="auto"/>
        <w:ind w:firstLine="567"/>
        <w:jc w:val="both"/>
        <w:rPr>
          <w:rFonts w:ascii="Bodoni" w:hAnsi="Bodoni" w:cs="Times New Roman"/>
        </w:rPr>
      </w:pPr>
      <w:r w:rsidRPr="007E7835">
        <w:rPr>
          <w:rFonts w:ascii="Bodoni" w:hAnsi="Bodoni" w:cs="Times New Roman"/>
        </w:rPr>
        <w:t>Tanaman obat adalah tanaman yang mengandung bahan alami yang dapat digunakan untuk pengobatan dan bahan aktifnya dapat digunakan sebagai bahan obat sintetik</w:t>
      </w:r>
      <w:r w:rsidRPr="007E7835">
        <w:rPr>
          <w:rFonts w:ascii="Bodoni" w:hAnsi="Bodoni" w:cs="Times New Roman"/>
          <w:lang w:val="en-US"/>
        </w:rPr>
        <w:t xml:space="preserve">. </w:t>
      </w:r>
      <w:r w:rsidRPr="007E7835">
        <w:rPr>
          <w:rFonts w:ascii="Bodoni" w:hAnsi="Bodoni" w:cs="Times New Roman"/>
        </w:rPr>
        <w:t>Obat merupakan salah satu komponen yang tidak tergantikan dalam pelayanan kesehatan. Obat merupakan komponen penting dan strategis dalam pelayanan kesehatan untuk meningkatkan derajat kesehatan masyarakat</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ISSN":"2354-5704","abstract":"Abstrak : studi tentang etnomedisin pada dasarnya untuk memahami budaya kesehatan dari sudut pandang masyarakat, terutama sistem pengobatan alternatif menggunakan tanaman obat yang telah menjadi tradisi masyarakat secara turun temurun. Tujuan dilaksanakannya penelitian ini untuk mendapatkan informasi mengenai identitas personal dan data pendukung pelaku Etnomedisin; merumuskan informasi jenis-jenis tanaman obat yang dikembangkan di Provinsi Lampung, memberikan informasi khasiat dan kemanfaatan tanaman obat berdasarkan kajian literatur. Hasil penelitian ini menggambarkan profil 5 orang pelaku etnomedisin dengan berbagai jenis tanaman yang digunakan yang tumbuh di Provinsi Lampung sejumlah 35 jenis tanaman obat, sedangkan sisanya diperoleh dari daerah lain. Output pengembangan adalah penyediaan bahan baku obat tradisional yang selalu tersedia dengan target luas lahan dan jenis tanaman yang digunakan mendukung kebutuhan program kesehatan tradisional maupun industri farmasi yang berkelanjutan. Kata kunci : berkelanjutan, kesehatan tradisional, Lampung, pelaku etnomedisin. Abstract : The study of ethnomedicine is basically to understand the health culture from the perspective of society, especially the system of alternative medicine by using medicinal plants that have become tradition of hereditary society. The purpose of this study was to obtain information about personal identity profiles and supporting data of Ethnomedicine actors; formulate information about the types of medicinal plants grown in Lampung Province, provide information about the efficacy and efficacy of medicinal plants based on literature review. The results of this study described the profile of 5 ethnomedicine actors with various types of plants used in Lampung Province of 35 types of medicinal plants, while the rest were obtained from other regions. Output development was the provision of traditional medicinal materials available with target areas and types of plants used to support the needs of traditional health programs and sustainable pharmaceutical industries.","author":[{"dropping-particle":"","family":"Astuti","given":"Henita","non-dropping-particle":"","parse-names":false,"suffix":""},{"dropping-particle":"","family":"Azhari","given":"Rangga","non-dropping-particle":"","parse-names":false,"suffix":""},{"dropping-particle":"","family":"Purwoto","given":"","non-dropping-particle":"","parse-names":false,"suffix":""},{"dropping-particle":"","family":"Agus","given":"Subowo","non-dropping-particle":"","parse-names":false,"suffix":""},{"dropping-particle":"","family":"Jeckvy","given":"Hendra","non-dropping-particle":"","parse-names":false,"suffix":""}],"container-title":"Jurnal Kelitbangan","id":"ITEM-1","issue":"03","issued":{"date-parts":[["2019"]]},"title":"Identifikasi Pelaku Etnomedisin dan Informasi Jenis Tanaman Obat yang digunakan dan Tumbuh di Provinsi Lampung","type":"article-journal","volume":"05"},"uris":["http://www.mendeley.com/documents/?uuid=c5dadb98-1a08-41b3-82a9-eeb9efd176cf"]}],"mendeley":{"formattedCitation":"(Astuti et al., 2019)","plainTextFormattedCitation":"(Astuti et al., 2019)","previouslyFormattedCitation":"(Astuti et al., 2019)"},"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Astuti et al., 2019)</w:t>
      </w:r>
      <w:r w:rsidRPr="007E7835">
        <w:rPr>
          <w:rFonts w:ascii="Bodoni" w:hAnsi="Bodoni" w:cs="Times New Roman"/>
          <w:lang w:val="en-US"/>
        </w:rPr>
        <w:fldChar w:fldCharType="end"/>
      </w:r>
      <w:r w:rsidRPr="007E7835">
        <w:rPr>
          <w:rFonts w:ascii="Bodoni" w:hAnsi="Bodoni" w:cs="Times New Roman"/>
          <w:lang w:val="en-US"/>
        </w:rPr>
        <w:t xml:space="preserve">. </w:t>
      </w:r>
      <w:r w:rsidRPr="007E7835">
        <w:rPr>
          <w:rFonts w:ascii="Bodoni" w:hAnsi="Bodoni" w:cs="Times New Roman"/>
        </w:rPr>
        <w:t>Badan Pengawas Obat dan Makanan membagi pemanfaatan tanaman obat dalam tiga strata yaitu jamu, obat herbal terstandar, dan fitofarmaka. Jamu adalah produk ramuan bahan alam asli Indonesia yang digunakan untuk pemeliharaan kesehatan, pencegahan penyakit, pengobatan penyakit, pemulihan kesehatan, kebugaran dan kecantikan; obat herbal terstandar adalah bahan baku obat tradisional yang sudah dalam bentuk ekstrak dan aspek keamanan serta khasiatnya telah teruji pada hewan percobaan yang dikenal sebagai uji praklinik. Dalam industri Obat Tradisional</w:t>
      </w:r>
      <w:r w:rsidRPr="007E7835">
        <w:rPr>
          <w:rFonts w:ascii="Bodoni" w:hAnsi="Bodoni" w:cs="Times New Roman"/>
          <w:lang w:val="en-US"/>
        </w:rPr>
        <w:t xml:space="preserve"> </w:t>
      </w:r>
      <w:r w:rsidRPr="007E7835">
        <w:rPr>
          <w:rFonts w:ascii="Bodoni" w:hAnsi="Bodoni" w:cs="Times New Roman"/>
        </w:rPr>
        <w:t>atau farmasi disebut produk fitofarmaka, dalam bentuk ramuan ekstrak terutama untuk pelayanan kesehatan formal, dan telah melalui uji klinik di instalasi pelayanan kesehatan formal</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DOI":"10.26753/jfks.v2i1.760","ISSN":"2809-3828","abstract":"Traditional medicine is a mixture of various types of plant parts in an area, so that local wisdom related to traditional medicine needs to be studied, preserved, and developed. This requires supporting data, namely in the form of written documentation and documented images with the aim of knowing various types of medicinal plants, types of diseases, how to mix, and how to treat them. This type of research is a descriptive qualitative research with snowball sampling technique. The inclusion criteria in this study, among others: the residents of the Secang District who have sufficient knowledge and experience in traditional medicine, are willing to be informants in the study, people who are over 30 years old. The results showed that the community in 5 villages, Secang District, Magelang Regency used 107 species of medicinal plants from 54 families. The plant parts used are leaves, stems, roots, flowers, seeds, rhizomes, fruits, tubers, all plants, bark, wood, and fruit skins. The results of the above calculations obtained sample results for 5 villages, which amounted to 387 respondents with a 95% confidence level. ICF analysis is used to determine the level of homogeneity between the information provided by the respondents. In this study, there were a total of 80 types of disease, based on the results of the ICF calculation, the value that was close to 1 was 45 efficacy, while the ICF value that was close to 0 was 35 efficacy","author":[{"dropping-particle":"","family":"Syarifuddin","given":"Alfian","non-dropping-particle":"","parse-names":false,"suffix":""},{"dropping-particle":"","family":"Falyauma","given":"Nufikha","non-dropping-particle":"","parse-names":false,"suffix":""},{"dropping-particle":"","family":"Hidayat","given":"Imron Wahyu","non-dropping-particle":"","parse-names":false,"suffix":""}],"container-title":"Jurnal Farmasi Klinik dan Sains","id":"ITEM-1","issue":"1","issued":{"date-parts":[["2022"]]},"page":"74","title":"Kajian Etnomedisin Dan Pemanfaatan Tanaman Obat Pada Desa Terpilih Kecamatan Secang Kabupaten Magelang","type":"article-journal","volume":"2"},"uris":["http://www.mendeley.com/documents/?uuid=4503868e-5cdf-4854-ab18-0a9bfd1037fb"]}],"mendeley":{"formattedCitation":"(Syarifuddin et al., 2022)","plainTextFormattedCitation":"(Syarifuddin et al., 2022)","previouslyFormattedCitation":"(Syarifuddin et al., 2022)"},"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Syarifuddin et al., 2022)</w:t>
      </w:r>
      <w:r w:rsidRPr="007E7835">
        <w:rPr>
          <w:rFonts w:ascii="Bodoni" w:hAnsi="Bodoni" w:cs="Times New Roman"/>
          <w:lang w:val="en-US"/>
        </w:rPr>
        <w:fldChar w:fldCharType="end"/>
      </w:r>
      <w:r w:rsidRPr="007E7835">
        <w:rPr>
          <w:rFonts w:ascii="Bodoni" w:hAnsi="Bodoni" w:cs="Times New Roman"/>
        </w:rPr>
        <w:t>.</w:t>
      </w:r>
    </w:p>
    <w:p w14:paraId="3C1A5B26" w14:textId="77777777" w:rsidR="007E7835" w:rsidRPr="007E7835" w:rsidRDefault="007E7835" w:rsidP="007E7835">
      <w:pPr>
        <w:pBdr>
          <w:top w:val="nil"/>
          <w:left w:val="nil"/>
          <w:bottom w:val="nil"/>
          <w:right w:val="nil"/>
          <w:between w:val="nil"/>
        </w:pBdr>
        <w:spacing w:after="200" w:line="360" w:lineRule="auto"/>
        <w:ind w:firstLine="567"/>
        <w:jc w:val="both"/>
        <w:rPr>
          <w:rFonts w:ascii="Bodoni" w:hAnsi="Bodoni" w:cs="Times New Roman"/>
          <w:lang w:val="en-US"/>
        </w:rPr>
      </w:pPr>
      <w:r w:rsidRPr="007E7835">
        <w:rPr>
          <w:rFonts w:ascii="Bodoni" w:hAnsi="Bodoni" w:cs="Times New Roman"/>
        </w:rPr>
        <w:t>Demam dapat didefinisikan sebagai suatu keadaan suhu tubuh diatas normal akibat adanya peningkatan pengaturan suhu tubuh yang berada di hipotalamus terjadi gangguan produksi dan pelepasan panas yang disebut dengan hipertermi yang merupakan awal dari gejala penyakit. Demam merupakan suatu penyakit yang dapat disebabkan adanya infeksi virus. Demam dapat juga menyerang system imun tubuh yang menyebabkan suhu tubuh meningkat yaitu diatas 37,5</w:t>
      </w:r>
      <w:r w:rsidRPr="007E7835">
        <w:rPr>
          <w:rFonts w:ascii="Bodoni" w:hAnsi="Bodoni" w:cs="Times New Roman"/>
          <w:vertAlign w:val="superscript"/>
          <w:lang w:val="en-US"/>
        </w:rPr>
        <w:t>o</w:t>
      </w:r>
      <w:r w:rsidRPr="007E7835">
        <w:rPr>
          <w:rFonts w:ascii="Bodoni" w:hAnsi="Bodoni" w:cs="Times New Roman"/>
        </w:rPr>
        <w:t>C</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abstract":"Demam merupakan suatu keadaan dimana suhu tubuh lebih tinggi dari biasanya, dan merupakan gejala dari suatu penyakit. Prevalensi kejadian demam di wilayah Jawa Tengah sekitar 2%-5% terjadi pada anak usia 6 bulan sampai 5 tahun disetiap tahunnya. Kompres daun bunga sepatu merupakan salah satu intervensi alternatif yang dapat digunakan keluarga untuk menurunkan demam pada anak. Tujuan: Mengetahui efektifitas pengaruh kompres daun bunga sepatu terhadap penurunan demam pada anak. Metode penelitian: Metode penelitian menggunakan quasi eksperimental dengan rancangan penelitian one group pre test and post test design. Pengambilan sampel menggunakan purposive sampling dengan 36 responden. Instrumen penelitian menggunakan lembar observasi dan SOP pemberian kompres daun bunga sepatu. Analisa data menggunakan uji Wilcoxon. Hasil: Sebagian besar suhu pada anak di Puskesmas Nusukan sebelum perlakuan adalah 37.6 – 38.0 sebesar 19 responden (52,8%). Sebagian besar suhu pada anak di Puskesmas Nusukan setelah perlakuan adalah 37.5 atau normal sejumlah 15 responden (41,7%). Perbedaan suhu anak sebelum dan sesudah pemberian kompres daun bunga sepatu (P value = 0,000). Kesimpulan: Ada pengaruh kompres daun bunga sepatu terhadap penurunan demam pada anak","author":[{"dropping-particle":"","family":"Prabowo","given":"Anis","non-dropping-particle":"","parse-names":false,"suffix":""},{"dropping-particle":"","family":"Istiqomah","given":"Nurul","non-dropping-particle":"","parse-names":false,"suffix":""},{"dropping-particle":"","family":"Modeleima","given":"Azra","non-dropping-particle":"","parse-names":false,"suffix":""}],"container-title":"Profesi","id":"ITEM-1","issue":"1","issued":{"date-parts":[["2022"]]},"page":"58-64","title":"Pengaruh Kompres Daun Bunga Sepatu ( Hibiscus Rosa-Sinensis L ) Terhadap Penurunan Demam Pada Anak","type":"article-journal","volume":"20"},"uris":["http://www.mendeley.com/documents/?uuid=7380b578-205f-4931-be3b-cfc80da77849"]}],"mendeley":{"formattedCitation":"(Prabowo et al., 2022)","plainTextFormattedCitation":"(Prabowo et al., 2022)","previouslyFormattedCitation":"(Prabowo et al., 2022)"},"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Prabowo et al., 2022)</w:t>
      </w:r>
      <w:r w:rsidRPr="007E7835">
        <w:rPr>
          <w:rFonts w:ascii="Bodoni" w:hAnsi="Bodoni" w:cs="Times New Roman"/>
          <w:lang w:val="en-US"/>
        </w:rPr>
        <w:fldChar w:fldCharType="end"/>
      </w:r>
      <w:r w:rsidRPr="007E7835">
        <w:rPr>
          <w:rFonts w:ascii="Bodoni" w:hAnsi="Bodoni" w:cs="Times New Roman"/>
          <w:lang w:val="en-US"/>
        </w:rPr>
        <w:t>.</w:t>
      </w:r>
      <w:r w:rsidRPr="007E7835">
        <w:rPr>
          <w:rFonts w:ascii="Bodoni" w:hAnsi="Bodoni" w:cs="Times New Roman"/>
        </w:rPr>
        <w:t xml:space="preserve"> Demam atau pireksia merupakan gejala dari suatu penyakit. Penyakit infeksi seperti demam berdarah, tifus, malaria, peradangan hati, dan penyakit infeksi lain merupakan contoh penyakit yang sering mempunyai gejala demam. Dampak negatif demam antara lain dehidrasi, kekurangan oksigen, kerusakan saraf, rasa tidak nyaman seperti sakit</w:t>
      </w:r>
      <w:r w:rsidRPr="007E7835">
        <w:rPr>
          <w:rFonts w:ascii="Bodoni" w:hAnsi="Bodoni" w:cs="Times New Roman"/>
          <w:lang w:val="en-US"/>
        </w:rPr>
        <w:t xml:space="preserve"> </w:t>
      </w:r>
      <w:r w:rsidRPr="007E7835">
        <w:rPr>
          <w:rFonts w:ascii="Bodoni" w:hAnsi="Bodoni" w:cs="Times New Roman"/>
        </w:rPr>
        <w:t>kepala, nafsu makan menurun (anoreksia), lemas, dan nyeri otot. Untuk mengurangi dampak negatif ini maka demam perlu diobati dengan antipiretik</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abstract":"Penelitian ini bertujuan untuk mengetahui kandungan gizi dan manfaat dari bunga kembang sepatu bagi kesehatan. Para peneliti sudah menguji khasiat dari kembang sepatu yang memiliki banyak manfaat bagi kesehatan. Kembang sepatu yang di kreasikan dalam bentuk makanan dan minuman dapat menarik perhatian para masyarakat untuk mengonsumsinya. Contohnya dapat di kreasikan menjadi berbagai macam makanan dan minuman yang sehat. Metode penelitian yang digunakan adalah metode penelitian deskriptif melalui pengumpulan data secara manual dan online. Hasil dari penelitian ini menunjukkan bahwa khasiat bunga kembang sepatu dapat di kreasikan dalam bentuk makanan dan minnuma yang sehat. Kandungan antioksi dan polifenol, flavonoid, vitamin C, dan mineral dari bunga kembang sepatu berfungsi untuk menjaga daya tahan tubuh, memperlancar pencernaan, mengobati kolesterol, tumbuhan ini juga dapat membantu mengobati darah tinngi atau hipertensi. Masyarakat saat ini juga banyak menggunakan daun dari bunga kembang sepatu menjadi obat alami yang digunakan untuk merendahkan demam yaitu daun dari bunga kembang sepatu dijadikan obat demam dalam bentuk kompres. Kata kunci: Bunga kembang sepatu, khasiat bagi kesehatan, dan dikreasikan menjadi makanan dan minuman yang sehat.","author":[{"dropping-particle":"","family":"Efendi","given":"A","non-dropping-particle":"","parse-names":false,"suffix":""},{"dropping-particle":"","family":"Hasibuan","given":"M","non-dropping-particle":"","parse-names":false,"suffix":""},{"dropping-particle":"","family":"Sihombing","given":"E","non-dropping-particle":"","parse-names":false,"suffix":""},{"dropping-particle":"","family":"Wulandari","given":"T","non-dropping-particle":"","parse-names":false,"suffix":""}],"container-title":"Seminar Nasional Karya Ilmiah Multidisiplin","id":"ITEM-1","issue":"1","issued":{"date-parts":[["2021"]]},"page":"129-135","title":"Bunga kembang sepatu dikreasikan untuk kesehatan","type":"article-journal","volume":"1"},"uris":["http://www.mendeley.com/documents/?uuid=6e5ce2e6-2543-4027-9ec3-7ef7b7105bba"]}],"mendeley":{"formattedCitation":"(Efendi et al., 2021)","plainTextFormattedCitation":"(Efendi et al., 2021)","previouslyFormattedCitation":"(Efendi et al., 2021)"},"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Efendi et al., 2021)</w:t>
      </w:r>
      <w:r w:rsidRPr="007E7835">
        <w:rPr>
          <w:rFonts w:ascii="Bodoni" w:hAnsi="Bodoni" w:cs="Times New Roman"/>
          <w:lang w:val="en-US"/>
        </w:rPr>
        <w:fldChar w:fldCharType="end"/>
      </w:r>
      <w:r w:rsidRPr="007E7835">
        <w:rPr>
          <w:rFonts w:ascii="Bodoni" w:hAnsi="Bodoni" w:cs="Times New Roman"/>
          <w:lang w:val="en-US"/>
        </w:rPr>
        <w:t>.</w:t>
      </w:r>
    </w:p>
    <w:p w14:paraId="3C75BCD6" w14:textId="58C7FA96" w:rsidR="007E7835" w:rsidRPr="007E7835" w:rsidRDefault="007E7835" w:rsidP="007E7835">
      <w:pPr>
        <w:pBdr>
          <w:top w:val="nil"/>
          <w:left w:val="nil"/>
          <w:bottom w:val="nil"/>
          <w:right w:val="nil"/>
          <w:between w:val="nil"/>
        </w:pBdr>
        <w:spacing w:after="200" w:line="360" w:lineRule="auto"/>
        <w:ind w:firstLine="567"/>
        <w:jc w:val="both"/>
        <w:rPr>
          <w:rFonts w:ascii="Bodoni" w:hAnsi="Bodoni" w:cs="Times New Roman"/>
          <w:lang w:val="en-US"/>
        </w:rPr>
      </w:pPr>
      <w:r w:rsidRPr="007E7835">
        <w:rPr>
          <w:rFonts w:ascii="Bodoni" w:hAnsi="Bodoni" w:cs="Times New Roman"/>
        </w:rPr>
        <w:t>Pengobatan tradisional menggunakan tanaman obat ini dapat memberikan pengetahuan bahwa bukan hanya obat farmakimia saja yang dapat menurunkan demam, melainkan tanaman obat juga berkhasiat menurunkan demam salah satunya khasiat daun bunga sepatu. Bunga sepatu adalah jenis tanaman yang tumbuh subur dan banyak terdapat di Indonesia. Tanaman ini biasa dijumpai di dataran rendah dan pegunungan tinggi</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abstract":"… Penelitian menunjukkan bahwa kembang sepatu memiliki kandungan antioksidan, polifenol, flavonoid, vitamin C, dan mineral yang berfungsi untuk menjaga daya tahan tubuh, …","author":[{"dropping-particle":"","family":"Lestari","given":"S. M","non-dropping-particle":"","parse-names":false,"suffix":""}],"container-title":"National Conference of Islamic Natural Science","id":"ITEM-1","issued":{"date-parts":[["2022"]]},"page":"1","title":"Pemahaman Masyarakat Terhadap Pemanfaatan Kembang Sepatu (Hibiscus Rosa-Sinensis L.) Sebagai Tanaman Obat Hebal.","type":"article-journal"},"uris":["http://www.mendeley.com/documents/?uuid=fa48187e-10e8-4f2c-bf6f-6256e83bd57a"]}],"mendeley":{"formattedCitation":"(Lestari, 2022)","plainTextFormattedCitation":"(Lestari, 2022)","previouslyFormattedCitation":"(Lestari, 2022)"},"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Lestari, 2022)</w:t>
      </w:r>
      <w:r w:rsidRPr="007E7835">
        <w:rPr>
          <w:rFonts w:ascii="Bodoni" w:hAnsi="Bodoni" w:cs="Times New Roman"/>
          <w:lang w:val="en-US"/>
        </w:rPr>
        <w:fldChar w:fldCharType="end"/>
      </w:r>
      <w:r w:rsidRPr="007E7835">
        <w:rPr>
          <w:rFonts w:ascii="Bodoni" w:hAnsi="Bodoni" w:cs="Times New Roman"/>
        </w:rPr>
        <w:t>. Khasiat dari kembang sepatu ini adalah sebagai antibakteri seperti bisul, anti radang, batuk, panas, infeksi saluran kemih, menormalkan siklus haid,ekspektoran, dan menghentikan perdarahan. Dimana bagian daun bunga sepatu tersebut terdapat kandungan flavonoida, saponin, dan polifenol yang dapat sebagai antipretik untuk menurunkan demam pada anak. Bagian dari tanaman ini yang biasanya dijadikan sebagai obat adalah bagian bunga daun daunnya baik dengan pemakaian segar maupun dengan cara dikeringkan</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abstract":"Afrodisiaka adalah semua bahan baik obat dan makanan yang dapat membangkitkan gairah seksual. Di Indonesia terdapat begitu banyak bahan tanaman obat herbal alami yang dapat digunakan sebagai afrodisiaka. Salah satu tanaman yang dipercaya mempunyai khasiat sebagai afrodisiaka adalah tanaman kembang sepatu (Hibiscus rosa-sinensis L). Penelitian ini bertujuan untuk mengetahui pengaruh pemberian ekstrak etanol bunga kembang sepatu (Hibiscus rosa-sinensis L.) sebagai afrodisiaka pada tikus (Rattus norvegicus L.) putih jantan. Ekstrak bunga kembang sepatu diberikan secara oral setiap hari selama 8 hari. Terdapat 3 kelompok perlakuan yaitu kelompok kontrol yang diberikan akuades, kelompok perlakuan I diberikan ekstrak bunga kembang sepatu dengan dosis 1 g/KgBB, dan kelompok perlakuan II diberikan ekstrak bunga kembang sepatu konsentrasi 2g/KgBB, Parameter pengukuran berupa introduction (pendekatan), climbing (menunggang), dan coitus (kawin). Hasil penelitian menunjukkan bahwa ekstrak bunga kembang sepatu dapat meningkatkan libido tikus putih jantan. Dapat disimpulkan bahwa pemberian ekstrak bunga kembang sepatu secara oral selama 8 hari efektif meningkatkan libido tikus jantan pada dosis 1g/KgBB.","author":[{"dropping-particle":"","family":"Supriati","given":"Hamidah Sri","non-dropping-particle":"","parse-names":false,"suffix":""},{"dropping-particle":"","family":"Djuari","given":"Apif Pramana","non-dropping-particle":"","parse-names":false,"suffix":""},{"dropping-particle":"","family":"Kusumaningtyas","given":"Febrianika Ayu","non-dropping-particle":"","parse-names":false,"suffix":""}],"container-title":"Media Farmasi Indonesia","id":"ITEM-1","issue":"2","issued":{"date-parts":[["2017"]]},"page":"1105-1112","title":"Uji Efektivitas Antipiretik Dari Ekstrak Etanol Kulit Bunga Kembang Sepatu (Hibiscus rosa-sinensis L.) Pada Tikus Putih Jantan (Rattus Norvegicus)","type":"article-journal","volume":"11"},"uris":["http://www.mendeley.com/documents/?uuid=c50413ac-06f3-4ca3-a388-b1e95082ca8e"]}],"mendeley":{"formattedCitation":"(Supriati et al., 2017)","plainTextFormattedCitation":"(Supriati et al., 2017)","previouslyFormattedCitation":"(Supriati et al., 2017)"},"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Supriati et al., 2017)</w:t>
      </w:r>
      <w:r w:rsidRPr="007E7835">
        <w:rPr>
          <w:rFonts w:ascii="Bodoni" w:hAnsi="Bodoni" w:cs="Times New Roman"/>
          <w:lang w:val="en-US"/>
        </w:rPr>
        <w:fldChar w:fldCharType="end"/>
      </w:r>
      <w:r w:rsidRPr="007E7835">
        <w:rPr>
          <w:rFonts w:ascii="Bodoni" w:hAnsi="Bodoni" w:cs="Times New Roman"/>
          <w:lang w:val="en-US"/>
        </w:rPr>
        <w:t xml:space="preserve">. </w:t>
      </w:r>
    </w:p>
    <w:p w14:paraId="0BDA44C6" w14:textId="77777777" w:rsidR="007E7835" w:rsidRPr="007E7835" w:rsidRDefault="007E7835" w:rsidP="007E7835">
      <w:pPr>
        <w:pBdr>
          <w:top w:val="nil"/>
          <w:left w:val="nil"/>
          <w:bottom w:val="nil"/>
          <w:right w:val="nil"/>
          <w:between w:val="nil"/>
        </w:pBdr>
        <w:spacing w:after="200" w:line="360" w:lineRule="auto"/>
        <w:ind w:firstLine="567"/>
        <w:jc w:val="center"/>
        <w:rPr>
          <w:rFonts w:ascii="Bodoni" w:hAnsi="Bodoni" w:cs="Times New Roman"/>
          <w:lang w:val="en-US"/>
        </w:rPr>
      </w:pPr>
      <w:r w:rsidRPr="007E7835">
        <w:rPr>
          <w:rFonts w:ascii="Bodoni" w:hAnsi="Bodoni" w:cs="Times New Roman"/>
          <w:noProof/>
          <w:lang w:val="en-US" w:eastAsia="en-US"/>
        </w:rPr>
        <w:lastRenderedPageBreak/>
        <w:drawing>
          <wp:inline distT="0" distB="0" distL="0" distR="0" wp14:anchorId="79C6D57A" wp14:editId="5BF8A0FB">
            <wp:extent cx="1704975" cy="22733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4-05-01 at 09.36.17.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04975" cy="2273300"/>
                    </a:xfrm>
                    <a:prstGeom prst="rect">
                      <a:avLst/>
                    </a:prstGeom>
                  </pic:spPr>
                </pic:pic>
              </a:graphicData>
            </a:graphic>
          </wp:inline>
        </w:drawing>
      </w:r>
      <w:r w:rsidRPr="007E7835">
        <w:rPr>
          <w:rFonts w:ascii="Bodoni" w:hAnsi="Bodoni" w:cs="Times New Roman"/>
          <w:lang w:val="en-US"/>
        </w:rPr>
        <w:t xml:space="preserve"> </w:t>
      </w:r>
      <w:r w:rsidRPr="007E7835">
        <w:rPr>
          <w:rFonts w:ascii="Bodoni" w:hAnsi="Bodoni" w:cs="Times New Roman"/>
          <w:noProof/>
          <w:lang w:val="en-US" w:eastAsia="en-US"/>
        </w:rPr>
        <w:drawing>
          <wp:inline distT="0" distB="0" distL="0" distR="0" wp14:anchorId="6C449A2B" wp14:editId="1EDB4D6C">
            <wp:extent cx="2257425" cy="22574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05-02 at 19.26.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57425" cy="2257425"/>
                    </a:xfrm>
                    <a:prstGeom prst="rect">
                      <a:avLst/>
                    </a:prstGeom>
                  </pic:spPr>
                </pic:pic>
              </a:graphicData>
            </a:graphic>
          </wp:inline>
        </w:drawing>
      </w:r>
    </w:p>
    <w:p w14:paraId="70C6FE9E" w14:textId="5537CD33" w:rsidR="007E7835" w:rsidRPr="007E7835" w:rsidRDefault="007E7835" w:rsidP="007E7835">
      <w:pPr>
        <w:pBdr>
          <w:top w:val="nil"/>
          <w:left w:val="nil"/>
          <w:bottom w:val="nil"/>
          <w:right w:val="nil"/>
          <w:between w:val="nil"/>
        </w:pBdr>
        <w:spacing w:after="200" w:line="360" w:lineRule="auto"/>
        <w:ind w:firstLine="567"/>
        <w:jc w:val="center"/>
        <w:rPr>
          <w:rFonts w:ascii="Bodoni" w:hAnsi="Bodoni" w:cs="Times New Roman"/>
          <w:b/>
          <w:lang w:val="en-US"/>
        </w:rPr>
      </w:pPr>
      <w:r w:rsidRPr="007E7835">
        <w:rPr>
          <w:rFonts w:ascii="Bodoni" w:hAnsi="Bodoni" w:cs="Times New Roman"/>
          <w:b/>
          <w:lang w:val="en-US"/>
        </w:rPr>
        <w:t>Gaambar. 1 Daun kembang sepatu</w:t>
      </w:r>
    </w:p>
    <w:p w14:paraId="1D22DD33" w14:textId="77777777" w:rsidR="007E7835" w:rsidRPr="007E7835" w:rsidRDefault="007E7835" w:rsidP="007E7835">
      <w:pPr>
        <w:pBdr>
          <w:top w:val="nil"/>
          <w:left w:val="nil"/>
          <w:bottom w:val="nil"/>
          <w:right w:val="nil"/>
          <w:between w:val="nil"/>
        </w:pBdr>
        <w:spacing w:after="200" w:line="360" w:lineRule="auto"/>
        <w:ind w:firstLine="567"/>
        <w:jc w:val="both"/>
        <w:rPr>
          <w:rFonts w:ascii="Bodoni" w:hAnsi="Bodoni" w:cs="Times New Roman"/>
          <w:lang w:val="en-US"/>
        </w:rPr>
      </w:pPr>
      <w:r w:rsidRPr="007E7835">
        <w:rPr>
          <w:rFonts w:ascii="Bodoni" w:hAnsi="Bodoni" w:cs="Times New Roman"/>
        </w:rPr>
        <w:t xml:space="preserve">Flavonoid </w:t>
      </w:r>
      <w:r w:rsidRPr="007E7835">
        <w:rPr>
          <w:rFonts w:ascii="Bodoni" w:hAnsi="Bodoni" w:cs="Times New Roman"/>
          <w:lang w:val="en-US"/>
        </w:rPr>
        <w:t xml:space="preserve">pada daun kembang sepatu </w:t>
      </w:r>
      <w:r w:rsidRPr="007E7835">
        <w:rPr>
          <w:rFonts w:ascii="Bodoni" w:hAnsi="Bodoni" w:cs="Times New Roman"/>
        </w:rPr>
        <w:t xml:space="preserve">mempunyai struktur yang mirip dengan asetaminofen, yaitu sama-sama merupakan golongan fenol dan memiliki cincin benzen. Flavonoid memiliki efek antipiretik dan diduga juga dapat menghambat reaksi biosintesis prostaglandin melalui mekanisme penghambatan enzim siklooksigenase. Hal inilah yang diduga membuat efek antipiretik flavonoid lebih baik daripada obat-obatan antipiretik sintesis yang cara kerjanya dengan menghambat enzim siklooksigenase. Oleh </w:t>
      </w:r>
      <w:r w:rsidRPr="007E7835">
        <w:rPr>
          <w:rFonts w:ascii="Bodoni" w:hAnsi="Bodoni" w:cs="Times New Roman"/>
          <w:lang w:val="en-US"/>
        </w:rPr>
        <w:t>karena itu</w:t>
      </w:r>
      <w:r w:rsidRPr="007E7835">
        <w:rPr>
          <w:rFonts w:ascii="Bodoni" w:hAnsi="Bodoni" w:cs="Times New Roman"/>
        </w:rPr>
        <w:t>, bunga kembang sepatu yang mengandung flavonoid diharapkan mempunyai efek antipiretik yang berperan sebagai penurun panas</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author":[{"dropping-particle":"","family":"Marpaung","given":"Eva Anggraini","non-dropping-particle":"","parse-names":false,"suffix":""}],"container-title":"Jurnal Farmasi Klinik dan Sains","id":"ITEM-1","issued":{"date-parts":[["2019"]]},"title":"KARAKTERISTIK FISIK, KIMIA DAN ORGANOLEPTIK PERMEN JELI DAUN KEMBANG SEPATU (Hibiscus rosa sinensis L.)","type":"article-journal"},"uris":["http://www.mendeley.com/documents/?uuid=6d05cd48-3a57-4a41-a418-ddc329b9afca"]}],"mendeley":{"formattedCitation":"(Marpaung, 2019)","plainTextFormattedCitation":"(Marpaung, 2019)","previouslyFormattedCitation":"(Marpaung, 2019)"},"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Marpaung, 2019)</w:t>
      </w:r>
      <w:r w:rsidRPr="007E7835">
        <w:rPr>
          <w:rFonts w:ascii="Bodoni" w:hAnsi="Bodoni" w:cs="Times New Roman"/>
          <w:lang w:val="en-US"/>
        </w:rPr>
        <w:fldChar w:fldCharType="end"/>
      </w:r>
    </w:p>
    <w:p w14:paraId="5D8CB349" w14:textId="77777777" w:rsidR="007E7835" w:rsidRPr="007E7835" w:rsidRDefault="007E7835" w:rsidP="007E7835">
      <w:pPr>
        <w:spacing w:after="200" w:line="360" w:lineRule="auto"/>
        <w:ind w:right="-329" w:firstLine="720"/>
        <w:jc w:val="both"/>
        <w:rPr>
          <w:rFonts w:ascii="Bodoni" w:hAnsi="Bodoni" w:cs="Times New Roman"/>
          <w:lang w:val="en-US"/>
        </w:rPr>
      </w:pPr>
      <w:r w:rsidRPr="007E7835">
        <w:rPr>
          <w:rFonts w:ascii="Bodoni" w:hAnsi="Bodoni" w:cs="Times New Roman"/>
        </w:rPr>
        <w:t xml:space="preserve">Akan </w:t>
      </w:r>
      <w:r w:rsidRPr="007E7835">
        <w:rPr>
          <w:rFonts w:ascii="Bodoni" w:hAnsi="Bodoni" w:cs="Times New Roman"/>
          <w:lang w:val="en-US"/>
        </w:rPr>
        <w:t>tetapi</w:t>
      </w:r>
      <w:r w:rsidRPr="007E7835">
        <w:rPr>
          <w:rFonts w:ascii="Bodoni" w:hAnsi="Bodoni" w:cs="Times New Roman"/>
        </w:rPr>
        <w:t xml:space="preserve"> pemanfaatan tumbuhan obat tersebut dilakukan hanya terbatas penyampaian dari orang tua kepada anak dan atau cucu secara turun temurun dalam keluarga, sehingga dikhawatirkan di tengah perkembangan arus modernisasi budaya saat ini, kearifan lokal tersebut dapat secara perlahan tergerus oleh kebiasaan yang dapat menyebabkan punahnya pengetahuan tradisional yang dimiliki masyarakat. Pengetahuan yang diwariskan secara turun-temurun juga menyebabkan ada sebagian tumbuhan obat yang hanya diketahui dan dimanfaatkan oleh sebahagian penduduk saja</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abstract":"West Borneo is very famous for the tropical rain forest that many various types of plant species. Plant species used by very diverse societies, such as the plant underground layers, liana, terna, shrubs, and the other tree species variety. In line with the level of public awareness will be health care, use of medications derived from plants or treatment in the traditional way more popular. Remember which can cure diseases and to work with more secure and economical, then constantly socialized to the community so that embedded a culture of using medicinal plants as options that align with medical treatment. The purpose of this research is to know the types of medicinal plants and its utilization by the villagers of timber cropping, knowing the benefits of medicinal plants and parts used and how to make it. This research uses the technique of deskriftip with interviews and identification in the field, which is a descriptive addressed to people who know and recognize the utilization of medicinal plants, namely the respondent elected, among others, the village shaman/bahtra. Based on the results of research on medicinal plants and its utilization around the village of timber Cropping sub Regency Landak, Foreman found 50 plant species grouped in 32 drug family. Based on habitusnya, level a lot more herbs used as medicinal plants that is as much as 21 species (42%), based on the used section leaves a lot be utilized that is as much as 15 species (30%), based on how to use, how to drink a lot more use IE as much as 31 species (62%) based on the way of processing, boiling is used which is as much as 21 species (42%) and the form of the herb which is the most widely used is a form of single herb 49 species (98 percent). In an effort to maintain and preserve knowledge society, need to be encouraged the cultivation of different kinds of plants that are utilized by the community and the need to do more research about the research contents of chemical types were found","author":[{"dropping-particle":"","family":"Efremila.","given":"Wardenaar. E. dan Sisillia. L.","non-dropping-particle":"","parse-names":false,"suffix":""}],"container-title":"Jurnal Hutan Lestari","id":"ITEM-1","issued":{"date-parts":[["2018"]]},"page":"234-246","title":"Studi Etnobotani Tumbuhan Obat Oleh Etnis Suku Dayak Di Desa Kayu Tanam Kecamatan Mandor Kabupaten Landak","type":"article-journal","volume":"3"},"uris":["http://www.mendeley.com/documents/?uuid=daf72010-1421-46e3-8053-a1ee85b183fe"]}],"mendeley":{"formattedCitation":"(Efremila., 2018)","plainTextFormattedCitation":"(Efremila., 2018)","previouslyFormattedCitation":"(Efremila., 2018)"},"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Efremila., 2018)</w:t>
      </w:r>
      <w:r w:rsidRPr="007E7835">
        <w:rPr>
          <w:rFonts w:ascii="Bodoni" w:hAnsi="Bodoni" w:cs="Times New Roman"/>
          <w:lang w:val="en-US"/>
        </w:rPr>
        <w:fldChar w:fldCharType="end"/>
      </w:r>
      <w:r w:rsidRPr="007E7835">
        <w:rPr>
          <w:rFonts w:ascii="Bodoni" w:hAnsi="Bodoni" w:cs="Times New Roman"/>
        </w:rPr>
        <w:t xml:space="preserve">. Tujuan penelitian ini adalah untuk mengeksplorasi penggunaan ekstrak daun kembang sepatu sebagai obat penurun panas di Kabupaten Kampar, evaluasi efektivitasnya berdasarkan pengetahuan lokal, ilmiah, </w:t>
      </w:r>
      <w:r w:rsidRPr="007E7835">
        <w:rPr>
          <w:rFonts w:ascii="Bodoni" w:hAnsi="Bodoni" w:cs="Times New Roman"/>
          <w:lang w:val="en-US"/>
        </w:rPr>
        <w:t>d</w:t>
      </w:r>
      <w:r w:rsidRPr="007E7835">
        <w:rPr>
          <w:rFonts w:ascii="Bodoni" w:hAnsi="Bodoni" w:cs="Times New Roman"/>
        </w:rPr>
        <w:t>an memberikan rekomendasi untuk mendukung pengembangan dan pelestarian penggunaan ekstrak daun kembang sepatu sebagai obat penurun panas yang aman dan efektif</w:t>
      </w:r>
      <w:r w:rsidRPr="007E7835">
        <w:rPr>
          <w:rFonts w:ascii="Bodoni" w:hAnsi="Bodoni" w:cs="Times New Roman"/>
          <w:lang w:val="en-US"/>
        </w:rPr>
        <w:t>.</w:t>
      </w:r>
    </w:p>
    <w:p w14:paraId="4B5FE8CC" w14:textId="772BAAD9" w:rsidR="00B35D94" w:rsidRDefault="00901210">
      <w:pPr>
        <w:pBdr>
          <w:top w:val="nil"/>
          <w:left w:val="nil"/>
          <w:bottom w:val="nil"/>
          <w:right w:val="nil"/>
          <w:between w:val="nil"/>
        </w:pBdr>
        <w:spacing w:after="40" w:line="276" w:lineRule="auto"/>
        <w:jc w:val="both"/>
        <w:rPr>
          <w:rFonts w:ascii="Bodoni" w:eastAsia="Bodoni" w:hAnsi="Bodoni" w:cs="Bodoni"/>
          <w:color w:val="FF0000"/>
        </w:rPr>
      </w:pPr>
      <w:r>
        <w:rPr>
          <w:rFonts w:ascii="Bodoni" w:eastAsia="Bodoni" w:hAnsi="Bodoni" w:cs="Bodoni"/>
          <w:b/>
          <w:color w:val="000000"/>
        </w:rPr>
        <w:t xml:space="preserve">METODE PENELITIAN </w:t>
      </w:r>
    </w:p>
    <w:p w14:paraId="1AE9FDFC" w14:textId="6A0B26EF" w:rsidR="007E7835" w:rsidRPr="007E7835" w:rsidRDefault="007E7835" w:rsidP="001053B0">
      <w:pPr>
        <w:spacing w:after="200" w:line="240" w:lineRule="auto"/>
        <w:ind w:right="-329" w:firstLine="567"/>
        <w:jc w:val="both"/>
        <w:rPr>
          <w:rFonts w:ascii="Bodoni" w:hAnsi="Bodoni" w:cs="Times New Roman"/>
        </w:rPr>
      </w:pPr>
      <w:r w:rsidRPr="007E7835">
        <w:rPr>
          <w:rFonts w:ascii="Bodoni" w:hAnsi="Bodoni" w:cs="Times New Roman"/>
        </w:rPr>
        <w:t xml:space="preserve">Penelitian ini dilakukan pada bulan April 2024 di Desa </w:t>
      </w:r>
      <w:r w:rsidRPr="007E7835">
        <w:rPr>
          <w:rFonts w:ascii="Bodoni" w:hAnsi="Bodoni" w:cs="Times New Roman"/>
          <w:lang w:val="en-US"/>
        </w:rPr>
        <w:t>Pulau Payung</w:t>
      </w:r>
      <w:r w:rsidRPr="007E7835">
        <w:rPr>
          <w:rFonts w:ascii="Bodoni" w:hAnsi="Bodoni" w:cs="Times New Roman"/>
        </w:rPr>
        <w:t xml:space="preserve"> Kabupaten Kampar Provinsi Riau. Lokasi ini dipilih karena masyarakat </w:t>
      </w:r>
      <w:r w:rsidRPr="007E7835">
        <w:rPr>
          <w:rFonts w:ascii="Bodoni" w:hAnsi="Bodoni" w:cs="Times New Roman"/>
          <w:lang w:val="en-US"/>
        </w:rPr>
        <w:t>setempat masih kental dengan penggunaan pengobatan tradisional, salah satunya ekstrak daun kembang sepatu sebagai obat penurun panas</w:t>
      </w:r>
      <w:r w:rsidRPr="007E7835">
        <w:rPr>
          <w:rFonts w:ascii="Bodoni" w:hAnsi="Bodoni" w:cs="Times New Roman"/>
        </w:rPr>
        <w:t xml:space="preserve">. Pengambilan data meliputi primer yang dikumpulkan melalui teknik observasi dan wawancara sedangkan data sekunder dengan studi literatur dan dokumentasi tentang proses pembuatan </w:t>
      </w:r>
      <w:r w:rsidRPr="007E7835">
        <w:rPr>
          <w:rFonts w:ascii="Bodoni" w:hAnsi="Bodoni" w:cs="Times New Roman"/>
          <w:lang w:val="en-US"/>
        </w:rPr>
        <w:t>obat tradisional ekstrak daun kembang sepatu sebagai obat penurun panas</w:t>
      </w:r>
      <w:r w:rsidRPr="007E7835">
        <w:rPr>
          <w:rFonts w:ascii="Bodoni" w:hAnsi="Bodoni" w:cs="Times New Roman"/>
        </w:rPr>
        <w:t xml:space="preserve">. </w:t>
      </w:r>
      <w:r w:rsidRPr="007E7835">
        <w:rPr>
          <w:rFonts w:ascii="Bodoni" w:hAnsi="Bodoni" w:cs="Times New Roman"/>
        </w:rPr>
        <w:lastRenderedPageBreak/>
        <w:t>Sumber utama data penelitian yang digunakan yakni masyarakat yang biasa menggunakan ekstrak daun kembang sepatu sebagai obat penurun panas.</w:t>
      </w:r>
    </w:p>
    <w:p w14:paraId="09510F3D" w14:textId="77777777" w:rsidR="007E7835" w:rsidRPr="007E7835" w:rsidRDefault="007E7835" w:rsidP="007E7835">
      <w:pPr>
        <w:spacing w:after="200" w:line="240" w:lineRule="auto"/>
        <w:ind w:right="-329" w:firstLine="567"/>
        <w:jc w:val="both"/>
        <w:rPr>
          <w:rFonts w:ascii="Bodoni" w:eastAsia="Times New Roman" w:hAnsi="Bodoni" w:cs="Times New Roman"/>
          <w:color w:val="000000"/>
          <w:lang w:val="en-US"/>
        </w:rPr>
      </w:pPr>
      <w:r w:rsidRPr="007E7835">
        <w:rPr>
          <w:rFonts w:ascii="Bodoni" w:hAnsi="Bodoni" w:cs="Times New Roman"/>
        </w:rPr>
        <w:t>Penelitian ini menggunakan pendekatan kualitatif fenomologis etnosains yaitu suatu kajian tentang sistem pengetahuan yang diorganisasi dari budaya masyarakat dan kearifan lokal berkaitan</w:t>
      </w:r>
      <w:r w:rsidRPr="007E7835">
        <w:rPr>
          <w:rFonts w:ascii="Bodoni" w:hAnsi="Bodoni" w:cs="Times New Roman"/>
          <w:lang w:val="en-US"/>
        </w:rPr>
        <w:t xml:space="preserve"> </w:t>
      </w:r>
      <w:r w:rsidRPr="007E7835">
        <w:rPr>
          <w:rFonts w:ascii="Bodoni" w:hAnsi="Bodoni" w:cs="Times New Roman"/>
        </w:rPr>
        <w:t xml:space="preserve">fenomena dan kejadian-kejadian yang berhubungan dengan alam semesta yang terdapat dimasyarakat lokal. Keabsahan data penelitian ini menggunakan triangulasi teknik melalui wawancara dan studi literatur, lalu dicek ulang dengan observasi dan dokumentasi. Proses rekonstruksi difokuskan pada kegiatan yang dilakukan oleh masyarakat dalam </w:t>
      </w:r>
      <w:r w:rsidRPr="007E7835">
        <w:rPr>
          <w:rFonts w:ascii="Bodoni" w:hAnsi="Bodoni" w:cs="Times New Roman"/>
          <w:lang w:val="en-US"/>
        </w:rPr>
        <w:t>pembuatan obat penurun panas dengan ekstrak daun kembang sepatu</w:t>
      </w:r>
      <w:r w:rsidRPr="007E7835">
        <w:rPr>
          <w:rFonts w:ascii="Bodoni" w:hAnsi="Bodoni" w:cs="Times New Roman"/>
        </w:rPr>
        <w:t xml:space="preserve"> untuk dikaitkan dengan sains. Instrumen yang akan digunakan dalam penelitian ini adalah lembar observasi, pedoman wawancara dan form analisis dokumen. Data dianalisis secara deskritif kualitatif untuk merekontruksi pengetahuan asli masyarakat menjadi pengetahuan ilmiah. Mengacu model Miles et al., (2018) yaitu analisis interaktif yang terdiri dari pengumpulan data, reduksi data, penyajian data dan pemeriksaan kesimpulan. Proses rekonstruksi difokuskan pada kegiatan yang dilakukan oleh masyarakat dalam </w:t>
      </w:r>
      <w:r w:rsidRPr="007E7835">
        <w:rPr>
          <w:rFonts w:ascii="Bodoni" w:hAnsi="Bodoni" w:cs="Times New Roman"/>
          <w:lang w:val="en-US"/>
        </w:rPr>
        <w:t>pembuatan obat penurun panas dengan ekstrak daun kembang sepatu.</w:t>
      </w:r>
    </w:p>
    <w:p w14:paraId="6AC59901" w14:textId="2395DB86" w:rsidR="00B35D94" w:rsidRDefault="00901210">
      <w:pPr>
        <w:pBdr>
          <w:top w:val="nil"/>
          <w:left w:val="nil"/>
          <w:bottom w:val="nil"/>
          <w:right w:val="nil"/>
          <w:between w:val="nil"/>
        </w:pBdr>
        <w:spacing w:after="40" w:line="276" w:lineRule="auto"/>
        <w:jc w:val="both"/>
        <w:rPr>
          <w:rFonts w:ascii="Bodoni" w:eastAsia="Bodoni" w:hAnsi="Bodoni" w:cs="Bodoni"/>
          <w:color w:val="FF0000"/>
        </w:rPr>
      </w:pPr>
      <w:r>
        <w:rPr>
          <w:rFonts w:ascii="Bodoni" w:eastAsia="Bodoni" w:hAnsi="Bodoni" w:cs="Bodoni"/>
          <w:b/>
          <w:color w:val="000000"/>
        </w:rPr>
        <w:t xml:space="preserve">HASIL DAN PEMBAHASAN </w:t>
      </w:r>
    </w:p>
    <w:p w14:paraId="7C42B226" w14:textId="77777777" w:rsidR="007E7835" w:rsidRDefault="007E7835" w:rsidP="007E7835">
      <w:pPr>
        <w:pBdr>
          <w:top w:val="nil"/>
          <w:left w:val="nil"/>
          <w:bottom w:val="nil"/>
          <w:right w:val="nil"/>
          <w:between w:val="nil"/>
        </w:pBdr>
        <w:spacing w:after="200" w:line="276" w:lineRule="auto"/>
        <w:ind w:firstLine="567"/>
        <w:jc w:val="both"/>
        <w:rPr>
          <w:rFonts w:ascii="Bodoni" w:hAnsi="Bodoni" w:cs="Times New Roman"/>
          <w:shd w:val="clear" w:color="auto" w:fill="FFFFFF"/>
        </w:rPr>
      </w:pPr>
      <w:r w:rsidRPr="007E7835">
        <w:rPr>
          <w:rFonts w:ascii="Bodoni" w:hAnsi="Bodoni" w:cs="Times New Roman"/>
          <w:shd w:val="clear" w:color="auto" w:fill="FFFFFF"/>
        </w:rPr>
        <w:t xml:space="preserve">Berdasarkan proses penelitian yang dilakukan melalui observasi dan wawancara dengan masyarakat Kampar yang menggunakan ekstrak daun kembang sepatu sebagai obat penurun panas, didapati bahwa penggunaan ekstrak </w:t>
      </w:r>
      <w:r w:rsidRPr="007E7835">
        <w:rPr>
          <w:rFonts w:ascii="Bodoni" w:hAnsi="Bodoni" w:cs="Times New Roman"/>
          <w:shd w:val="clear" w:color="auto" w:fill="FFFFFF"/>
          <w:lang w:val="en-US"/>
        </w:rPr>
        <w:t xml:space="preserve">daun </w:t>
      </w:r>
      <w:r w:rsidRPr="007E7835">
        <w:rPr>
          <w:rFonts w:ascii="Bodoni" w:hAnsi="Bodoni" w:cs="Times New Roman"/>
          <w:shd w:val="clear" w:color="auto" w:fill="FFFFFF"/>
        </w:rPr>
        <w:t xml:space="preserve">tersebut telah menjadi bagian dari tradisi masyarakat ketika ada anggota keluarga yang </w:t>
      </w:r>
      <w:r w:rsidRPr="007E7835">
        <w:rPr>
          <w:rFonts w:ascii="Bodoni" w:hAnsi="Bodoni" w:cs="Times New Roman"/>
          <w:shd w:val="clear" w:color="auto" w:fill="FFFFFF"/>
          <w:lang w:val="en-US"/>
        </w:rPr>
        <w:t xml:space="preserve">sedang </w:t>
      </w:r>
      <w:r w:rsidRPr="007E7835">
        <w:rPr>
          <w:rFonts w:ascii="Bodoni" w:hAnsi="Bodoni" w:cs="Times New Roman"/>
          <w:shd w:val="clear" w:color="auto" w:fill="FFFFFF"/>
        </w:rPr>
        <w:t>demam. Proses pengolahan daun kembang sepatu masih dilakukan secara tradisional dengan cara meremas-remas daun untuk menghasilkan ekstrak berupa lendir-lendir. Metode ini diturunkan secara turun temurun dari nenek moyang mereka.</w:t>
      </w:r>
      <w:r w:rsidRPr="007E7835">
        <w:rPr>
          <w:rFonts w:ascii="Bodoni" w:hAnsi="Bodoni" w:cs="Times New Roman"/>
          <w:shd w:val="clear" w:color="auto" w:fill="FFFFFF"/>
          <w:lang w:val="en-US"/>
        </w:rPr>
        <w:t xml:space="preserve">. </w:t>
      </w:r>
      <w:r w:rsidRPr="007E7835">
        <w:rPr>
          <w:rFonts w:ascii="Bodoni" w:hAnsi="Bodoni" w:cs="Times New Roman"/>
          <w:shd w:val="clear" w:color="auto" w:fill="FFFFFF"/>
        </w:rPr>
        <w:t>Tahapan pengolahan daun kembang sepatu sebagai obat penurun panas tersebut dapat dilihat pada gambar berikut:</w:t>
      </w:r>
    </w:p>
    <w:p w14:paraId="1792CC14" w14:textId="77777777" w:rsidR="001053B0" w:rsidRPr="007E7835" w:rsidRDefault="001053B0" w:rsidP="007E7835">
      <w:pPr>
        <w:pBdr>
          <w:top w:val="nil"/>
          <w:left w:val="nil"/>
          <w:bottom w:val="nil"/>
          <w:right w:val="nil"/>
          <w:between w:val="nil"/>
        </w:pBdr>
        <w:spacing w:after="200" w:line="276" w:lineRule="auto"/>
        <w:ind w:firstLine="567"/>
        <w:jc w:val="both"/>
        <w:rPr>
          <w:rFonts w:ascii="Bodoni" w:hAnsi="Bodoni" w:cs="Times New Roman"/>
          <w:shd w:val="clear" w:color="auto" w:fill="FFFFFF"/>
        </w:rPr>
      </w:pPr>
    </w:p>
    <w:p w14:paraId="774A2809" w14:textId="77777777" w:rsidR="007E7835" w:rsidRPr="007E7835" w:rsidRDefault="007E7835" w:rsidP="007E7835">
      <w:pPr>
        <w:pBdr>
          <w:top w:val="nil"/>
          <w:left w:val="nil"/>
          <w:bottom w:val="nil"/>
          <w:right w:val="nil"/>
          <w:between w:val="nil"/>
        </w:pBdr>
        <w:tabs>
          <w:tab w:val="left" w:pos="2010"/>
          <w:tab w:val="center" w:pos="4819"/>
        </w:tabs>
        <w:spacing w:after="200" w:line="276" w:lineRule="auto"/>
        <w:ind w:left="567"/>
        <w:rPr>
          <w:rFonts w:ascii="Bodoni" w:hAnsi="Bodoni" w:cs="Times New Roman"/>
          <w:noProof/>
          <w:shd w:val="clear" w:color="auto" w:fill="FFFFFF"/>
          <w:lang w:val="en-US"/>
        </w:rPr>
      </w:pPr>
      <w:r w:rsidRPr="007E7835">
        <w:rPr>
          <w:rFonts w:ascii="Bodoni" w:hAnsi="Bodoni" w:cs="Times New Roman"/>
          <w:noProof/>
          <w:shd w:val="clear" w:color="auto" w:fill="FFFFFF"/>
          <w:lang w:val="en-US"/>
        </w:rPr>
        <w:tab/>
      </w:r>
      <w:r w:rsidRPr="007E7835">
        <w:rPr>
          <w:rFonts w:ascii="Bodoni" w:hAnsi="Bodoni" w:cs="Times New Roman"/>
          <w:noProof/>
          <w:shd w:val="clear" w:color="auto" w:fill="FFFFFF"/>
          <w:lang w:val="en-US" w:eastAsia="en-US"/>
        </w:rPr>
        <w:drawing>
          <wp:inline distT="0" distB="0" distL="0" distR="0" wp14:anchorId="78749343" wp14:editId="2B42657B">
            <wp:extent cx="1048732" cy="166814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4-05-01 at 09.36.23.jpeg"/>
                    <pic:cNvPicPr/>
                  </pic:nvPicPr>
                  <pic:blipFill rotWithShape="1">
                    <a:blip r:embed="rId11" cstate="print">
                      <a:extLst>
                        <a:ext uri="{28A0092B-C50C-407E-A947-70E740481C1C}">
                          <a14:useLocalDpi xmlns:a14="http://schemas.microsoft.com/office/drawing/2010/main" val="0"/>
                        </a:ext>
                      </a:extLst>
                    </a:blip>
                    <a:srcRect t="10829" b="15109"/>
                    <a:stretch/>
                  </pic:blipFill>
                  <pic:spPr bwMode="auto">
                    <a:xfrm>
                      <a:off x="0" y="0"/>
                      <a:ext cx="1070089" cy="1702116"/>
                    </a:xfrm>
                    <a:prstGeom prst="rect">
                      <a:avLst/>
                    </a:prstGeom>
                    <a:ln>
                      <a:noFill/>
                    </a:ln>
                    <a:extLst>
                      <a:ext uri="{53640926-AAD7-44D8-BBD7-CCE9431645EC}">
                        <a14:shadowObscured xmlns:a14="http://schemas.microsoft.com/office/drawing/2010/main"/>
                      </a:ext>
                    </a:extLst>
                  </pic:spPr>
                </pic:pic>
              </a:graphicData>
            </a:graphic>
          </wp:inline>
        </w:drawing>
      </w:r>
      <w:r w:rsidRPr="007E7835">
        <w:rPr>
          <w:rFonts w:ascii="Bodoni" w:hAnsi="Bodoni" w:cs="Times New Roman"/>
          <w:noProof/>
          <w:shd w:val="clear" w:color="auto" w:fill="FFFFFF"/>
          <w:lang w:val="en-US"/>
        </w:rPr>
        <w:t xml:space="preserve">   </w:t>
      </w:r>
      <w:r w:rsidRPr="007E7835">
        <w:rPr>
          <w:rFonts w:ascii="Bodoni" w:hAnsi="Bodoni" w:cs="Times New Roman"/>
          <w:noProof/>
          <w:shd w:val="clear" w:color="auto" w:fill="FFFFFF"/>
          <w:lang w:val="en-US" w:eastAsia="en-US"/>
        </w:rPr>
        <w:drawing>
          <wp:inline distT="0" distB="0" distL="0" distR="0" wp14:anchorId="2D3BE824" wp14:editId="6E45795A">
            <wp:extent cx="1068070" cy="16829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4-05-01 at 11.19.18.jpeg"/>
                    <pic:cNvPicPr/>
                  </pic:nvPicPr>
                  <pic:blipFill rotWithShape="1">
                    <a:blip r:embed="rId12" cstate="print">
                      <a:extLst>
                        <a:ext uri="{28A0092B-C50C-407E-A947-70E740481C1C}">
                          <a14:useLocalDpi xmlns:a14="http://schemas.microsoft.com/office/drawing/2010/main" val="0"/>
                        </a:ext>
                      </a:extLst>
                    </a:blip>
                    <a:srcRect t="8996" b="9304"/>
                    <a:stretch/>
                  </pic:blipFill>
                  <pic:spPr bwMode="auto">
                    <a:xfrm>
                      <a:off x="0" y="0"/>
                      <a:ext cx="1090892" cy="1718893"/>
                    </a:xfrm>
                    <a:prstGeom prst="rect">
                      <a:avLst/>
                    </a:prstGeom>
                    <a:ln>
                      <a:noFill/>
                    </a:ln>
                    <a:extLst>
                      <a:ext uri="{53640926-AAD7-44D8-BBD7-CCE9431645EC}">
                        <a14:shadowObscured xmlns:a14="http://schemas.microsoft.com/office/drawing/2010/main"/>
                      </a:ext>
                    </a:extLst>
                  </pic:spPr>
                </pic:pic>
              </a:graphicData>
            </a:graphic>
          </wp:inline>
        </w:drawing>
      </w:r>
      <w:r w:rsidRPr="007E7835">
        <w:rPr>
          <w:rFonts w:ascii="Bodoni" w:hAnsi="Bodoni" w:cs="Times New Roman"/>
          <w:noProof/>
          <w:shd w:val="clear" w:color="auto" w:fill="FFFFFF"/>
          <w:lang w:val="en-US"/>
        </w:rPr>
        <w:t xml:space="preserve">   </w:t>
      </w:r>
      <w:r w:rsidRPr="007E7835">
        <w:rPr>
          <w:rFonts w:ascii="Bodoni" w:hAnsi="Bodoni" w:cs="Times New Roman"/>
          <w:noProof/>
          <w:shd w:val="clear" w:color="auto" w:fill="FFFFFF"/>
          <w:lang w:val="en-US" w:eastAsia="en-US"/>
        </w:rPr>
        <w:drawing>
          <wp:inline distT="0" distB="0" distL="0" distR="0" wp14:anchorId="7A4D6E73" wp14:editId="07931C41">
            <wp:extent cx="1123950" cy="1675707"/>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4-05-01 at 09.36.22 (1).jpeg"/>
                    <pic:cNvPicPr/>
                  </pic:nvPicPr>
                  <pic:blipFill rotWithShape="1">
                    <a:blip r:embed="rId13" cstate="print">
                      <a:extLst>
                        <a:ext uri="{28A0092B-C50C-407E-A947-70E740481C1C}">
                          <a14:useLocalDpi xmlns:a14="http://schemas.microsoft.com/office/drawing/2010/main" val="0"/>
                        </a:ext>
                      </a:extLst>
                    </a:blip>
                    <a:srcRect t="9318" b="9496"/>
                    <a:stretch/>
                  </pic:blipFill>
                  <pic:spPr bwMode="auto">
                    <a:xfrm>
                      <a:off x="0" y="0"/>
                      <a:ext cx="1151979" cy="1717495"/>
                    </a:xfrm>
                    <a:prstGeom prst="rect">
                      <a:avLst/>
                    </a:prstGeom>
                    <a:ln>
                      <a:noFill/>
                    </a:ln>
                    <a:extLst>
                      <a:ext uri="{53640926-AAD7-44D8-BBD7-CCE9431645EC}">
                        <a14:shadowObscured xmlns:a14="http://schemas.microsoft.com/office/drawing/2010/main"/>
                      </a:ext>
                    </a:extLst>
                  </pic:spPr>
                </pic:pic>
              </a:graphicData>
            </a:graphic>
          </wp:inline>
        </w:drawing>
      </w:r>
    </w:p>
    <w:p w14:paraId="72EED854" w14:textId="77777777" w:rsidR="007E7835" w:rsidRPr="007E7835" w:rsidRDefault="007E7835" w:rsidP="007E7835">
      <w:pPr>
        <w:pBdr>
          <w:top w:val="nil"/>
          <w:left w:val="nil"/>
          <w:bottom w:val="nil"/>
          <w:right w:val="nil"/>
          <w:between w:val="nil"/>
        </w:pBdr>
        <w:spacing w:after="200" w:line="276" w:lineRule="auto"/>
        <w:ind w:left="567"/>
        <w:jc w:val="both"/>
        <w:rPr>
          <w:rFonts w:ascii="Bodoni" w:hAnsi="Bodoni" w:cs="Times New Roman"/>
          <w:noProof/>
          <w:shd w:val="clear" w:color="auto" w:fill="FFFFFF"/>
          <w:lang w:val="en-US"/>
        </w:rPr>
      </w:pPr>
      <w:r w:rsidRPr="007E7835">
        <w:rPr>
          <w:rFonts w:ascii="Bodoni" w:hAnsi="Bodoni" w:cs="Times New Roman"/>
          <w:noProof/>
          <w:shd w:val="clear" w:color="auto" w:fill="FFFFFF"/>
          <w:lang w:val="en-US"/>
        </w:rPr>
        <w:t xml:space="preserve">                                           1                               2                                3</w:t>
      </w:r>
    </w:p>
    <w:p w14:paraId="4FEE007B" w14:textId="77777777" w:rsidR="007E7835" w:rsidRPr="007E7835" w:rsidRDefault="007E7835" w:rsidP="007E7835">
      <w:pPr>
        <w:pBdr>
          <w:top w:val="nil"/>
          <w:left w:val="nil"/>
          <w:bottom w:val="nil"/>
          <w:right w:val="nil"/>
          <w:between w:val="nil"/>
        </w:pBdr>
        <w:spacing w:after="200" w:line="276" w:lineRule="auto"/>
        <w:ind w:left="567"/>
        <w:jc w:val="center"/>
        <w:rPr>
          <w:rFonts w:ascii="Bodoni" w:hAnsi="Bodoni" w:cs="Times New Roman"/>
          <w:noProof/>
          <w:shd w:val="clear" w:color="auto" w:fill="FFFFFF"/>
          <w:lang w:val="en-US"/>
        </w:rPr>
      </w:pPr>
      <w:r w:rsidRPr="007E7835">
        <w:rPr>
          <w:rFonts w:ascii="Bodoni" w:hAnsi="Bodoni" w:cs="Times New Roman"/>
          <w:noProof/>
          <w:shd w:val="clear" w:color="auto" w:fill="FFFFFF"/>
          <w:lang w:val="en-US" w:eastAsia="en-US"/>
        </w:rPr>
        <w:lastRenderedPageBreak/>
        <w:drawing>
          <wp:inline distT="0" distB="0" distL="0" distR="0" wp14:anchorId="31AFA170" wp14:editId="275302F8">
            <wp:extent cx="1046876" cy="1647825"/>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5-01 at 11.34.05.jpeg"/>
                    <pic:cNvPicPr/>
                  </pic:nvPicPr>
                  <pic:blipFill rotWithShape="1">
                    <a:blip r:embed="rId14" cstate="print">
                      <a:extLst>
                        <a:ext uri="{28A0092B-C50C-407E-A947-70E740481C1C}">
                          <a14:useLocalDpi xmlns:a14="http://schemas.microsoft.com/office/drawing/2010/main" val="0"/>
                        </a:ext>
                      </a:extLst>
                    </a:blip>
                    <a:srcRect t="9318" b="10246"/>
                    <a:stretch/>
                  </pic:blipFill>
                  <pic:spPr bwMode="auto">
                    <a:xfrm>
                      <a:off x="0" y="0"/>
                      <a:ext cx="1063592" cy="1674137"/>
                    </a:xfrm>
                    <a:prstGeom prst="rect">
                      <a:avLst/>
                    </a:prstGeom>
                    <a:ln>
                      <a:noFill/>
                    </a:ln>
                    <a:extLst>
                      <a:ext uri="{53640926-AAD7-44D8-BBD7-CCE9431645EC}">
                        <a14:shadowObscured xmlns:a14="http://schemas.microsoft.com/office/drawing/2010/main"/>
                      </a:ext>
                    </a:extLst>
                  </pic:spPr>
                </pic:pic>
              </a:graphicData>
            </a:graphic>
          </wp:inline>
        </w:drawing>
      </w:r>
      <w:r w:rsidRPr="007E7835">
        <w:rPr>
          <w:rFonts w:ascii="Bodoni" w:hAnsi="Bodoni" w:cs="Times New Roman"/>
          <w:noProof/>
          <w:shd w:val="clear" w:color="auto" w:fill="FFFFFF"/>
          <w:lang w:val="en-US"/>
        </w:rPr>
        <w:t xml:space="preserve">   </w:t>
      </w:r>
      <w:r w:rsidRPr="007E7835">
        <w:rPr>
          <w:rFonts w:ascii="Bodoni" w:hAnsi="Bodoni" w:cs="Times New Roman"/>
          <w:noProof/>
          <w:shd w:val="clear" w:color="auto" w:fill="FFFFFF"/>
          <w:lang w:val="en-US" w:eastAsia="en-US"/>
        </w:rPr>
        <w:drawing>
          <wp:inline distT="0" distB="0" distL="0" distR="0" wp14:anchorId="22CDDC98" wp14:editId="3B4FC335">
            <wp:extent cx="1247775" cy="166370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5-01 at 09.36.2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62659" cy="1683546"/>
                    </a:xfrm>
                    <a:prstGeom prst="rect">
                      <a:avLst/>
                    </a:prstGeom>
                  </pic:spPr>
                </pic:pic>
              </a:graphicData>
            </a:graphic>
          </wp:inline>
        </w:drawing>
      </w:r>
    </w:p>
    <w:p w14:paraId="78955329" w14:textId="77777777" w:rsidR="007E7835" w:rsidRPr="007E7835" w:rsidRDefault="007E7835" w:rsidP="007E7835">
      <w:pPr>
        <w:pBdr>
          <w:top w:val="nil"/>
          <w:left w:val="nil"/>
          <w:bottom w:val="nil"/>
          <w:right w:val="nil"/>
          <w:between w:val="nil"/>
        </w:pBdr>
        <w:spacing w:after="200" w:line="276" w:lineRule="auto"/>
        <w:ind w:left="567"/>
        <w:jc w:val="both"/>
        <w:rPr>
          <w:rFonts w:ascii="Bodoni" w:hAnsi="Bodoni" w:cs="Times New Roman"/>
          <w:noProof/>
          <w:shd w:val="clear" w:color="auto" w:fill="FFFFFF"/>
          <w:lang w:val="en-US"/>
        </w:rPr>
      </w:pPr>
      <w:r w:rsidRPr="007E7835">
        <w:rPr>
          <w:rFonts w:ascii="Bodoni" w:hAnsi="Bodoni" w:cs="Times New Roman"/>
          <w:noProof/>
          <w:shd w:val="clear" w:color="auto" w:fill="FFFFFF"/>
          <w:lang w:val="en-US"/>
        </w:rPr>
        <w:t xml:space="preserve">                                                         4                                  5</w:t>
      </w:r>
    </w:p>
    <w:p w14:paraId="1E9E2890" w14:textId="0D8E3B8B" w:rsidR="007E7835" w:rsidRPr="007E7835" w:rsidRDefault="001053B0" w:rsidP="007E7835">
      <w:pPr>
        <w:pBdr>
          <w:top w:val="nil"/>
          <w:left w:val="nil"/>
          <w:bottom w:val="nil"/>
          <w:right w:val="nil"/>
          <w:between w:val="nil"/>
        </w:pBdr>
        <w:spacing w:after="200" w:line="276" w:lineRule="auto"/>
        <w:ind w:left="567"/>
        <w:jc w:val="center"/>
        <w:rPr>
          <w:rFonts w:ascii="Bodoni" w:hAnsi="Bodoni" w:cs="Times New Roman"/>
          <w:b/>
          <w:noProof/>
          <w:shd w:val="clear" w:color="auto" w:fill="FFFFFF"/>
          <w:lang w:val="en-US"/>
        </w:rPr>
      </w:pPr>
      <w:r>
        <w:rPr>
          <w:rFonts w:ascii="Bodoni" w:hAnsi="Bodoni" w:cs="Times New Roman"/>
          <w:b/>
          <w:noProof/>
          <w:shd w:val="clear" w:color="auto" w:fill="FFFFFF"/>
          <w:lang w:val="en-US"/>
        </w:rPr>
        <w:t>Gambar. 2</w:t>
      </w:r>
      <w:r w:rsidR="007E7835" w:rsidRPr="007E7835">
        <w:rPr>
          <w:rFonts w:ascii="Bodoni" w:hAnsi="Bodoni" w:cs="Times New Roman"/>
          <w:b/>
          <w:noProof/>
          <w:shd w:val="clear" w:color="auto" w:fill="FFFFFF"/>
          <w:lang w:val="en-US"/>
        </w:rPr>
        <w:t xml:space="preserve"> Proses pengolahan ekstrak daun kembang sepatu sebagai obat penurun panas</w:t>
      </w:r>
    </w:p>
    <w:p w14:paraId="3486D303" w14:textId="1E26834B" w:rsidR="007E7835" w:rsidRPr="007E7835" w:rsidRDefault="001053B0" w:rsidP="007E7835">
      <w:pPr>
        <w:tabs>
          <w:tab w:val="left" w:pos="1134"/>
        </w:tabs>
        <w:spacing w:after="200" w:line="276" w:lineRule="auto"/>
        <w:ind w:right="-1" w:firstLine="567"/>
        <w:jc w:val="both"/>
        <w:rPr>
          <w:rFonts w:ascii="Bodoni" w:hAnsi="Bodoni" w:cs="Times New Roman"/>
          <w:shd w:val="clear" w:color="auto" w:fill="FFFFFF"/>
        </w:rPr>
      </w:pPr>
      <w:r>
        <w:rPr>
          <w:rFonts w:ascii="Bodoni" w:hAnsi="Bodoni" w:cs="Times New Roman"/>
          <w:noProof/>
          <w:shd w:val="clear" w:color="auto" w:fill="FFFFFF"/>
        </w:rPr>
        <w:t>Gambar 2</w:t>
      </w:r>
      <w:r w:rsidR="007E7835" w:rsidRPr="007E7835">
        <w:rPr>
          <w:rFonts w:ascii="Bodoni" w:hAnsi="Bodoni" w:cs="Times New Roman"/>
          <w:noProof/>
          <w:shd w:val="clear" w:color="auto" w:fill="FFFFFF"/>
        </w:rPr>
        <w:t xml:space="preserve"> diatas menunjukkan bahwa proses pengolahan obat penurun panas ekstrak daun kembang sepatu yang dilakukan masyarakat kampar dapat melalui 5 langkah. Hal tersebut terungkap dalam observasi dan wawancara yang telah dilakukan. Langkah pertama,</w:t>
      </w:r>
      <w:r w:rsidR="007E7835" w:rsidRPr="007E7835">
        <w:rPr>
          <w:rFonts w:ascii="Bodoni" w:hAnsi="Bodoni" w:cs="Times New Roman"/>
          <w:noProof/>
          <w:shd w:val="clear" w:color="auto" w:fill="FFFFFF"/>
          <w:lang w:val="en-US"/>
        </w:rPr>
        <w:t xml:space="preserve"> daun kembang sepatu dicuci dengan air bersih guna menghilangkan kotoran dan debu yang menempel pada daun</w:t>
      </w:r>
      <w:r w:rsidR="007E7835" w:rsidRPr="007E7835">
        <w:rPr>
          <w:rFonts w:ascii="Bodoni" w:hAnsi="Bodoni" w:cs="Times New Roman"/>
        </w:rPr>
        <w:t xml:space="preserve">. Langkah kedua, </w:t>
      </w:r>
      <w:r w:rsidR="007E7835" w:rsidRPr="007E7835">
        <w:rPr>
          <w:rFonts w:ascii="Bodoni" w:hAnsi="Bodoni" w:cs="Times New Roman"/>
          <w:lang w:val="en-US"/>
        </w:rPr>
        <w:t>masukkan daun kembang sepatu ke dalam baskom dan ditambahkan air hangat kuku</w:t>
      </w:r>
      <w:r w:rsidR="007E7835" w:rsidRPr="007E7835">
        <w:rPr>
          <w:rFonts w:ascii="Bodoni" w:hAnsi="Bodoni" w:cs="Times New Roman"/>
          <w:shd w:val="clear" w:color="auto" w:fill="FFFFFF"/>
          <w:lang w:val="en-US"/>
        </w:rPr>
        <w:t xml:space="preserve"> secukupnya</w:t>
      </w:r>
      <w:r w:rsidR="007E7835" w:rsidRPr="007E7835">
        <w:rPr>
          <w:rFonts w:ascii="Bodoni" w:hAnsi="Bodoni" w:cs="Times New Roman"/>
          <w:shd w:val="clear" w:color="auto" w:fill="FFFFFF"/>
        </w:rPr>
        <w:t xml:space="preserve">. Langkah ketiga, </w:t>
      </w:r>
      <w:r w:rsidR="007E7835" w:rsidRPr="007E7835">
        <w:rPr>
          <w:rFonts w:ascii="Bodoni" w:hAnsi="Bodoni" w:cs="Times New Roman"/>
          <w:shd w:val="clear" w:color="auto" w:fill="FFFFFF"/>
          <w:lang w:val="en-US"/>
        </w:rPr>
        <w:t xml:space="preserve">peras daun kembang sepatu hingga hancur dan mengeluarkan ekstrak berupa lendir-lendir. Langkah keempat, pisahkan ekstrak dengan daunnya dengan </w:t>
      </w:r>
      <w:proofErr w:type="gramStart"/>
      <w:r w:rsidR="007E7835" w:rsidRPr="007E7835">
        <w:rPr>
          <w:rFonts w:ascii="Bodoni" w:hAnsi="Bodoni" w:cs="Times New Roman"/>
          <w:shd w:val="clear" w:color="auto" w:fill="FFFFFF"/>
          <w:lang w:val="en-US"/>
        </w:rPr>
        <w:t>cara</w:t>
      </w:r>
      <w:proofErr w:type="gramEnd"/>
      <w:r w:rsidR="007E7835" w:rsidRPr="007E7835">
        <w:rPr>
          <w:rFonts w:ascii="Bodoni" w:hAnsi="Bodoni" w:cs="Times New Roman"/>
          <w:shd w:val="clear" w:color="auto" w:fill="FFFFFF"/>
          <w:lang w:val="en-US"/>
        </w:rPr>
        <w:t xml:space="preserve"> di saring. Dan langkah terakhir atau kelima, ekstrak daun kembang sepatu siap dimunum untuk menurunkan panas.</w:t>
      </w:r>
      <w:r w:rsidR="007E7835" w:rsidRPr="007E7835">
        <w:rPr>
          <w:rFonts w:ascii="Bodoni" w:hAnsi="Bodoni" w:cs="Times New Roman"/>
          <w:shd w:val="clear" w:color="auto" w:fill="FFFFFF"/>
        </w:rPr>
        <w:t xml:space="preserve"> </w:t>
      </w:r>
    </w:p>
    <w:p w14:paraId="3359E47F" w14:textId="77777777" w:rsidR="007E7835" w:rsidRPr="007E7835" w:rsidRDefault="007E7835" w:rsidP="007E7835">
      <w:pPr>
        <w:pBdr>
          <w:top w:val="nil"/>
          <w:left w:val="nil"/>
          <w:bottom w:val="nil"/>
          <w:right w:val="nil"/>
          <w:between w:val="nil"/>
        </w:pBdr>
        <w:spacing w:after="200" w:line="276" w:lineRule="auto"/>
        <w:ind w:right="-1" w:firstLine="567"/>
        <w:jc w:val="both"/>
        <w:rPr>
          <w:rFonts w:ascii="Bodoni" w:hAnsi="Bodoni" w:cs="Times New Roman"/>
          <w:lang w:val="en-US"/>
        </w:rPr>
      </w:pPr>
      <w:r w:rsidRPr="007E7835">
        <w:rPr>
          <w:rFonts w:ascii="Bodoni" w:hAnsi="Bodoni" w:cs="Segoe UI"/>
          <w:shd w:val="clear" w:color="auto" w:fill="FFFFFF"/>
        </w:rPr>
        <w:t xml:space="preserve"> </w:t>
      </w:r>
      <w:r w:rsidRPr="007E7835">
        <w:rPr>
          <w:rFonts w:ascii="Bodoni" w:hAnsi="Bodoni" w:cs="Times New Roman"/>
        </w:rPr>
        <w:t>Manfaat-manfaat yang dihasilkan dari daun kembang sepatu tersebut dikarenakan daun tersebut memiliki kandungan senyawa-senyawa kimia yang bermanfaat bagi kesehatan tubuh. Senyawa-senyawa kimia yang dikandung daun kembang sepatu adalah senyawa antioksidan seperti, flavonoid, saponin, dan polifenol</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author":[{"dropping-particle":"","family":"Marpaung","given":"Eva Anggraini","non-dropping-particle":"","parse-names":false,"suffix":""}],"container-title":"Jurnal Farmasi Klinik dan Sains","id":"ITEM-1","issued":{"date-parts":[["2019"]]},"title":"KARAKTERISTIK FISIK, KIMIA DAN ORGANOLEPTIK PERMEN JELI DAUN KEMBANG SEPATU (Hibiscus rosa sinensis L.)","type":"article-journal"},"uris":["http://www.mendeley.com/documents/?uuid=6d05cd48-3a57-4a41-a418-ddc329b9afca"]}],"mendeley":{"formattedCitation":"(Marpaung, 2019)","plainTextFormattedCitation":"(Marpaung, 2019)","previouslyFormattedCitation":"(Marpaung, 2019)"},"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Marpaung, 2019)</w:t>
      </w:r>
      <w:r w:rsidRPr="007E7835">
        <w:rPr>
          <w:rFonts w:ascii="Bodoni" w:hAnsi="Bodoni" w:cs="Times New Roman"/>
          <w:lang w:val="en-US"/>
        </w:rPr>
        <w:fldChar w:fldCharType="end"/>
      </w:r>
      <w:r w:rsidRPr="007E7835">
        <w:rPr>
          <w:rFonts w:ascii="Bodoni" w:hAnsi="Bodoni" w:cs="Times New Roman"/>
          <w:lang w:val="en-US"/>
        </w:rPr>
        <w:t xml:space="preserve">. Pemanfaatan daun kembang sepatu ini termasuk kedalam etnosains bidang etnomedisin. </w:t>
      </w:r>
      <w:r w:rsidRPr="007E7835">
        <w:rPr>
          <w:rFonts w:ascii="Bodoni" w:hAnsi="Bodoni" w:cs="Times New Roman"/>
        </w:rPr>
        <w:t xml:space="preserve">Kajian etnomedisin merupakan metode atau cara untuk medokumentasikan pengetahuan obat-obatan yang berasal dari masyarakat lokal, sehingga dapat terdokumentasi secara ilmiah. </w:t>
      </w:r>
      <w:r w:rsidRPr="007E7835">
        <w:rPr>
          <w:rFonts w:ascii="Bodoni" w:hAnsi="Bodoni" w:cs="Times New Roman"/>
          <w:lang w:val="en-US"/>
        </w:rPr>
        <w:t>K</w:t>
      </w:r>
      <w:r w:rsidRPr="007E7835">
        <w:rPr>
          <w:rFonts w:ascii="Bodoni" w:hAnsi="Bodoni" w:cs="Times New Roman"/>
        </w:rPr>
        <w:t>ajian etnomedisin juga merupakan salah satu langkah konservasi bahan alam, sehingga kelestariannya dapat tetap terjaga karena adanya kebutuhan pemanfaatan sebagai obat tradisional</w:t>
      </w:r>
      <w:r w:rsidRPr="007E7835">
        <w:rPr>
          <w:rFonts w:ascii="Bodoni" w:hAnsi="Bodoni" w:cs="Times New Roman"/>
          <w:lang w:val="en-US"/>
        </w:rPr>
        <w:t xml:space="preserve"> </w:t>
      </w:r>
      <w:r w:rsidRPr="007E7835">
        <w:rPr>
          <w:rFonts w:ascii="Bodoni" w:hAnsi="Bodoni" w:cs="Times New Roman"/>
          <w:lang w:val="en-US"/>
        </w:rPr>
        <w:fldChar w:fldCharType="begin" w:fldLock="1"/>
      </w:r>
      <w:r w:rsidRPr="007E7835">
        <w:rPr>
          <w:rFonts w:ascii="Bodoni" w:hAnsi="Bodoni" w:cs="Times New Roman"/>
          <w:lang w:val="en-US"/>
        </w:rPr>
        <w:instrText>ADDIN CSL_CITATION {"citationItems":[{"id":"ITEM-1","itemData":{"DOI":"10.31849/bl.v10i1.12662","ISSN":"2339-241X","abstract":"One of the economic values of plants is that they can be used as medicine. Indonesian people since ancient times have used plants as traditional medicine. This knowledge has been passed down from generation to generation and there are differences between regions. This is due to differences in customs and experiences of people who use traditional medicine. Based on this, it is necessary to carry out an inventory or record of plants that act as medicines so that they can be properly documented. The purpose of this study was to obtain data on the types of plants used as traditional medicine by the local community. This research was conducted in West Pussui Village, Luwo District, Kab. Polewali Mandar, West Sulawesi. The method used is explorative which is descriptive qualitative in nature. The data collection technique used Participatory Rural Appraisal (PRA), through in-depth interviews covering the types of plants that can be used as medicine, their uses and how to mix the plants used. In addition to interviews, direct observation was also carried out to see the conditions at the research location. The technique of selecting respondents was done by snowball sampling. Data from interviews and observations were then presented in the form of pictures and tables and then analyzed using descriptive qualitative. The results showed that the people of the Mandar tribe used kirinyuh, guava, soursop, jatropha banana, cocoa duck, papaya, black turmeric, moringa, coconut, secang wood, bitter melon, meniran, lime, purslane and breadfruit as traditional medicine to treat various kinds of diseases. The part of the plant that is most widely used to treat diseases is the leaf with a percentage of 50%.","author":[{"dropping-particle":"","family":"Syamsuri","given":"Syamsuri","non-dropping-particle":"","parse-names":false,"suffix":""},{"dropping-particle":"","family":"Hafsah","given":"Hafsah","non-dropping-particle":"","parse-names":false,"suffix":""},{"dropping-particle":"","family":"Alang","given":"Hasria","non-dropping-particle":"","parse-names":false,"suffix":""}],"container-title":"Bio-Lectura : Jurnal Pendidikan Biologi","id":"ITEM-1","issue":"1","issued":{"date-parts":[["2023"]]},"page":"1-10","title":"Nilai Ekonomi Tumbuhan (Kajian Etnomedisin) Oleh Masyarakat Adat Mandar Di Kecamatan Luyo, Kabupaten Polewali Mandar","type":"article-journal","volume":"10"},"uris":["http://www.mendeley.com/documents/?uuid=4d40d8e4-db42-4e6c-82ce-61f7afa6dbd0"]}],"mendeley":{"formattedCitation":"(Syamsuri et al., 2023)","plainTextFormattedCitation":"(Syamsuri et al., 2023)","previouslyFormattedCitation":"(Syamsuri et al., 2023)"},"properties":{"noteIndex":0},"schema":"https://github.com/citation-style-language/schema/raw/master/csl-citation.json"}</w:instrText>
      </w:r>
      <w:r w:rsidRPr="007E7835">
        <w:rPr>
          <w:rFonts w:ascii="Bodoni" w:hAnsi="Bodoni" w:cs="Times New Roman"/>
          <w:lang w:val="en-US"/>
        </w:rPr>
        <w:fldChar w:fldCharType="separate"/>
      </w:r>
      <w:r w:rsidRPr="007E7835">
        <w:rPr>
          <w:rFonts w:ascii="Bodoni" w:hAnsi="Bodoni" w:cs="Times New Roman"/>
          <w:noProof/>
          <w:lang w:val="en-US"/>
        </w:rPr>
        <w:t>(Syamsuri et al., 2023)</w:t>
      </w:r>
      <w:r w:rsidRPr="007E7835">
        <w:rPr>
          <w:rFonts w:ascii="Bodoni" w:hAnsi="Bodoni" w:cs="Times New Roman"/>
          <w:lang w:val="en-US"/>
        </w:rPr>
        <w:fldChar w:fldCharType="end"/>
      </w:r>
      <w:r w:rsidRPr="007E7835">
        <w:rPr>
          <w:rFonts w:ascii="Bodoni" w:hAnsi="Bodoni" w:cs="Times New Roman"/>
          <w:lang w:val="en-US"/>
        </w:rPr>
        <w:t>.</w:t>
      </w:r>
    </w:p>
    <w:p w14:paraId="52C68D94" w14:textId="1A9F9DC7" w:rsidR="007E7835" w:rsidRDefault="007E7835" w:rsidP="007E7835">
      <w:pPr>
        <w:pBdr>
          <w:top w:val="nil"/>
          <w:left w:val="nil"/>
          <w:bottom w:val="nil"/>
          <w:right w:val="nil"/>
          <w:between w:val="nil"/>
        </w:pBdr>
        <w:spacing w:after="200" w:line="276" w:lineRule="auto"/>
        <w:ind w:firstLine="567"/>
        <w:jc w:val="both"/>
        <w:rPr>
          <w:rFonts w:ascii="Bodoni" w:hAnsi="Bodoni" w:cs="Times New Roman"/>
        </w:rPr>
      </w:pPr>
      <w:r w:rsidRPr="007E7835">
        <w:rPr>
          <w:rFonts w:ascii="Bodoni" w:hAnsi="Bodoni" w:cs="Times New Roman"/>
        </w:rPr>
        <w:t xml:space="preserve">Berdasarkan hasil wawancara yang dilakukan, diperoleh informasi bahwa dalam rangkaian proses pengolahan </w:t>
      </w:r>
      <w:r w:rsidRPr="007E7835">
        <w:rPr>
          <w:rFonts w:ascii="Bodoni" w:hAnsi="Bodoni" w:cs="Times New Roman"/>
          <w:lang w:val="en-US"/>
        </w:rPr>
        <w:t xml:space="preserve">ekstrak daun kembang sepatu </w:t>
      </w:r>
      <w:r w:rsidRPr="007E7835">
        <w:rPr>
          <w:rFonts w:ascii="Bodoni" w:hAnsi="Bodoni" w:cs="Times New Roman"/>
        </w:rPr>
        <w:t>ini, mulai dari pembersihan daun, penambahan air hangat kuku, pemerasan untuk menghasilkan e</w:t>
      </w:r>
      <w:r w:rsidRPr="007E7835">
        <w:rPr>
          <w:rFonts w:ascii="Bodoni" w:hAnsi="Bodoni" w:cs="Times New Roman"/>
          <w:lang w:val="en-US"/>
        </w:rPr>
        <w:t>kstrak, penyaringan</w:t>
      </w:r>
      <w:r w:rsidRPr="007E7835">
        <w:rPr>
          <w:rFonts w:ascii="Bodoni" w:hAnsi="Bodoni" w:cs="Times New Roman"/>
        </w:rPr>
        <w:t xml:space="preserve">, </w:t>
      </w:r>
      <w:r w:rsidRPr="007E7835">
        <w:rPr>
          <w:rFonts w:ascii="Bodoni" w:hAnsi="Bodoni" w:cs="Times New Roman"/>
          <w:lang w:val="en-US"/>
        </w:rPr>
        <w:t xml:space="preserve">dan sampai akhirnya siap di konsumsi </w:t>
      </w:r>
      <w:r w:rsidRPr="007E7835">
        <w:rPr>
          <w:rFonts w:ascii="Bodoni" w:hAnsi="Bodoni" w:cs="Times New Roman"/>
        </w:rPr>
        <w:t>terdapat pengetahuan masyarakat lokal (</w:t>
      </w:r>
      <w:r w:rsidRPr="007E7835">
        <w:rPr>
          <w:rFonts w:ascii="Bodoni" w:hAnsi="Bodoni" w:cs="Times New Roman"/>
          <w:i/>
          <w:iCs/>
        </w:rPr>
        <w:t>indigenous science</w:t>
      </w:r>
      <w:r w:rsidRPr="007E7835">
        <w:rPr>
          <w:rFonts w:ascii="Bodoni" w:hAnsi="Bodoni" w:cs="Times New Roman"/>
        </w:rPr>
        <w:t>) yang bisa dikaitkan dengan pengetahuan ilmiah (</w:t>
      </w:r>
      <w:r w:rsidRPr="007E7835">
        <w:rPr>
          <w:rFonts w:ascii="Bodoni" w:hAnsi="Bodoni" w:cs="Times New Roman"/>
          <w:i/>
          <w:iCs/>
        </w:rPr>
        <w:t>science</w:t>
      </w:r>
      <w:r w:rsidRPr="007E7835">
        <w:rPr>
          <w:rFonts w:ascii="Bodoni" w:hAnsi="Bodoni" w:cs="Times New Roman"/>
        </w:rPr>
        <w:t>). Peneliti merekonstruksi pengetahuan asli masyarakat tersebut menjadi pengetahuan ilmiah dapat dilihat pada tabel dibawah ini.</w:t>
      </w:r>
    </w:p>
    <w:p w14:paraId="492C7E10" w14:textId="00695B94" w:rsidR="00BF4118" w:rsidRPr="00BF4118" w:rsidRDefault="00BF4118" w:rsidP="00BF4118">
      <w:pPr>
        <w:pBdr>
          <w:top w:val="nil"/>
          <w:left w:val="nil"/>
          <w:bottom w:val="nil"/>
          <w:right w:val="nil"/>
          <w:between w:val="nil"/>
        </w:pBdr>
        <w:spacing w:after="120" w:line="240" w:lineRule="auto"/>
        <w:jc w:val="center"/>
        <w:rPr>
          <w:rFonts w:ascii="Bodoni" w:eastAsia="Cardo" w:hAnsi="Bodoni" w:cs="Cardo"/>
          <w:color w:val="000000"/>
          <w:szCs w:val="20"/>
          <w:lang w:val="en-US"/>
        </w:rPr>
      </w:pPr>
      <w:r w:rsidRPr="00BF4118">
        <w:rPr>
          <w:rFonts w:ascii="Bodoni" w:eastAsia="Times New Roman" w:hAnsi="Bodoni" w:cs="Times New Roman"/>
          <w:b/>
          <w:color w:val="000000"/>
          <w:szCs w:val="20"/>
        </w:rPr>
        <w:t>Tabel 1</w:t>
      </w:r>
      <w:r w:rsidRPr="00BF4118">
        <w:rPr>
          <w:rFonts w:ascii="Bodoni" w:eastAsia="Cardo" w:hAnsi="Bodoni" w:cs="Cardo"/>
          <w:color w:val="000000"/>
          <w:szCs w:val="20"/>
        </w:rPr>
        <w:t xml:space="preserve">. Rekonstruksi </w:t>
      </w:r>
      <w:r w:rsidRPr="00BF4118">
        <w:rPr>
          <w:rFonts w:ascii="Bodoni" w:eastAsia="Cardo" w:hAnsi="Bodoni" w:cs="Cardo"/>
          <w:color w:val="000000"/>
          <w:szCs w:val="20"/>
          <w:lang w:val="en-US"/>
        </w:rPr>
        <w:t>pengetahuan asli masyarakat menjadi pengetahuan ilmiah</w:t>
      </w:r>
    </w:p>
    <w:tbl>
      <w:tblPr>
        <w:tblStyle w:val="PlainTable2"/>
        <w:tblW w:w="9639" w:type="dxa"/>
        <w:tblLook w:val="04A0" w:firstRow="1" w:lastRow="0" w:firstColumn="1" w:lastColumn="0" w:noHBand="0" w:noVBand="1"/>
      </w:tblPr>
      <w:tblGrid>
        <w:gridCol w:w="562"/>
        <w:gridCol w:w="3266"/>
        <w:gridCol w:w="5811"/>
      </w:tblGrid>
      <w:tr w:rsidR="00F5401A" w:rsidRPr="00BF4118" w14:paraId="7652E990" w14:textId="77777777" w:rsidTr="00F54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shd w:val="clear" w:color="auto" w:fill="95B3D7" w:themeFill="accent1" w:themeFillTint="99"/>
            <w:vAlign w:val="center"/>
          </w:tcPr>
          <w:p w14:paraId="2307BE50" w14:textId="77777777" w:rsidR="00F5401A" w:rsidRPr="00BF4118" w:rsidRDefault="00F5401A" w:rsidP="00BF4118">
            <w:pPr>
              <w:spacing w:before="120" w:after="120"/>
              <w:jc w:val="center"/>
              <w:rPr>
                <w:rFonts w:ascii="Bodoni" w:eastAsia="Times New Roman" w:hAnsi="Bodoni" w:cs="Times New Roman"/>
                <w:color w:val="000000"/>
                <w:lang w:val="en-US"/>
              </w:rPr>
            </w:pPr>
            <w:r w:rsidRPr="00BF4118">
              <w:rPr>
                <w:rFonts w:ascii="Bodoni" w:eastAsia="Times New Roman" w:hAnsi="Bodoni" w:cs="Times New Roman"/>
                <w:color w:val="000000"/>
                <w:lang w:val="en-US"/>
              </w:rPr>
              <w:t>No</w:t>
            </w:r>
          </w:p>
        </w:tc>
        <w:tc>
          <w:tcPr>
            <w:tcW w:w="3266" w:type="dxa"/>
            <w:shd w:val="clear" w:color="auto" w:fill="95B3D7" w:themeFill="accent1" w:themeFillTint="99"/>
            <w:vAlign w:val="center"/>
          </w:tcPr>
          <w:p w14:paraId="7B1CC166" w14:textId="2BCFF4F7" w:rsidR="00F5401A" w:rsidRPr="00BF4118" w:rsidRDefault="00F5401A" w:rsidP="00BF4118">
            <w:pPr>
              <w:spacing w:before="120" w:after="120"/>
              <w:jc w:val="center"/>
              <w:cnfStyle w:val="100000000000" w:firstRow="1" w:lastRow="0" w:firstColumn="0" w:lastColumn="0" w:oddVBand="0" w:evenVBand="0" w:oddHBand="0" w:evenHBand="0" w:firstRowFirstColumn="0" w:firstRowLastColumn="0" w:lastRowFirstColumn="0" w:lastRowLastColumn="0"/>
              <w:rPr>
                <w:rFonts w:ascii="Bodoni" w:eastAsia="Times New Roman" w:hAnsi="Bodoni" w:cs="Times New Roman"/>
                <w:color w:val="000000"/>
                <w:lang w:val="en-US"/>
              </w:rPr>
            </w:pPr>
            <w:r w:rsidRPr="00BF4118">
              <w:rPr>
                <w:rFonts w:ascii="Bodoni" w:eastAsia="Times New Roman" w:hAnsi="Bodoni" w:cs="Times New Roman"/>
                <w:color w:val="000000"/>
                <w:lang w:val="en-US"/>
              </w:rPr>
              <w:t>Pengetahuan asli masyarakat</w:t>
            </w:r>
          </w:p>
        </w:tc>
        <w:tc>
          <w:tcPr>
            <w:tcW w:w="5811" w:type="dxa"/>
            <w:shd w:val="clear" w:color="auto" w:fill="95B3D7" w:themeFill="accent1" w:themeFillTint="99"/>
            <w:vAlign w:val="center"/>
          </w:tcPr>
          <w:p w14:paraId="0AFBBB73" w14:textId="77777777" w:rsidR="00F5401A" w:rsidRPr="00BF4118" w:rsidRDefault="00F5401A" w:rsidP="00BF4118">
            <w:pPr>
              <w:spacing w:before="120" w:after="120"/>
              <w:jc w:val="center"/>
              <w:cnfStyle w:val="100000000000" w:firstRow="1" w:lastRow="0" w:firstColumn="0" w:lastColumn="0" w:oddVBand="0" w:evenVBand="0" w:oddHBand="0" w:evenHBand="0" w:firstRowFirstColumn="0" w:firstRowLastColumn="0" w:lastRowFirstColumn="0" w:lastRowLastColumn="0"/>
              <w:rPr>
                <w:rFonts w:ascii="Bodoni" w:eastAsia="Times New Roman" w:hAnsi="Bodoni" w:cs="Times New Roman"/>
                <w:color w:val="000000"/>
                <w:lang w:val="en-US"/>
              </w:rPr>
            </w:pPr>
            <w:r w:rsidRPr="00BF4118">
              <w:rPr>
                <w:rFonts w:ascii="Bodoni" w:eastAsia="Times New Roman" w:hAnsi="Bodoni" w:cs="Times New Roman"/>
                <w:color w:val="000000"/>
                <w:lang w:val="en-US"/>
              </w:rPr>
              <w:t>Pengetahuan ilmiah</w:t>
            </w:r>
          </w:p>
        </w:tc>
      </w:tr>
      <w:tr w:rsidR="00F5401A" w:rsidRPr="00BF4118" w14:paraId="7222BB48" w14:textId="77777777" w:rsidTr="00F54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5D741C1" w14:textId="77777777" w:rsidR="00F5401A" w:rsidRPr="00BF4118" w:rsidRDefault="00F5401A" w:rsidP="00BF4118">
            <w:pPr>
              <w:spacing w:before="120" w:after="120"/>
              <w:jc w:val="center"/>
              <w:rPr>
                <w:rFonts w:ascii="Bodoni" w:eastAsia="Times New Roman" w:hAnsi="Bodoni" w:cs="Times New Roman"/>
                <w:color w:val="000000"/>
                <w:lang w:val="en-US"/>
              </w:rPr>
            </w:pPr>
            <w:r w:rsidRPr="00BF4118">
              <w:rPr>
                <w:rFonts w:ascii="Bodoni" w:eastAsia="Times New Roman" w:hAnsi="Bodoni" w:cs="Times New Roman"/>
                <w:color w:val="000000"/>
                <w:lang w:val="en-US"/>
              </w:rPr>
              <w:t>1.</w:t>
            </w:r>
          </w:p>
        </w:tc>
        <w:tc>
          <w:tcPr>
            <w:tcW w:w="3266" w:type="dxa"/>
          </w:tcPr>
          <w:p w14:paraId="0E02807A" w14:textId="693B8D68"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eastAsia="Times New Roman" w:hAnsi="Bodoni" w:cs="Times New Roman"/>
                <w:color w:val="000000"/>
                <w:lang w:val="en-US"/>
              </w:rPr>
            </w:pPr>
            <w:r w:rsidRPr="00BF4118">
              <w:rPr>
                <w:rFonts w:ascii="Bodoni" w:hAnsi="Bodoni" w:cs="Times New Roman"/>
                <w:noProof/>
                <w:shd w:val="clear" w:color="auto" w:fill="FFFFFF"/>
                <w:lang w:val="en-US"/>
              </w:rPr>
              <w:t>Daun kembang sepatu dicuci dengan air bersih</w:t>
            </w:r>
            <w:r>
              <w:rPr>
                <w:rFonts w:ascii="Bodoni" w:hAnsi="Bodoni" w:cs="Times New Roman"/>
                <w:noProof/>
                <w:shd w:val="clear" w:color="auto" w:fill="FFFFFF"/>
                <w:lang w:val="en-US"/>
              </w:rPr>
              <w:t xml:space="preserve"> </w:t>
            </w:r>
            <w:r w:rsidRPr="00BF4118">
              <w:rPr>
                <w:rFonts w:ascii="Bodoni" w:eastAsia="Times New Roman" w:hAnsi="Bodoni" w:cs="Times New Roman"/>
                <w:color w:val="000000"/>
                <w:lang w:val="en-US"/>
              </w:rPr>
              <w:t xml:space="preserve">untuk </w:t>
            </w:r>
            <w:r w:rsidRPr="00BF4118">
              <w:rPr>
                <w:rFonts w:ascii="Bodoni" w:eastAsia="Times New Roman" w:hAnsi="Bodoni" w:cs="Times New Roman"/>
                <w:color w:val="000000"/>
                <w:lang w:val="en-US"/>
              </w:rPr>
              <w:lastRenderedPageBreak/>
              <w:t>menghilangkan kotoran dan debu yang menempel pada daun</w:t>
            </w:r>
          </w:p>
        </w:tc>
        <w:tc>
          <w:tcPr>
            <w:tcW w:w="5811" w:type="dxa"/>
          </w:tcPr>
          <w:p w14:paraId="692D5B5F"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eastAsia="Times New Roman" w:hAnsi="Bodoni" w:cs="Times New Roman"/>
                <w:color w:val="000000"/>
                <w:lang w:val="en-US"/>
              </w:rPr>
            </w:pPr>
            <w:r w:rsidRPr="00BF4118">
              <w:rPr>
                <w:rFonts w:ascii="Bodoni" w:eastAsia="Times New Roman" w:hAnsi="Bodoni" w:cs="Times New Roman"/>
                <w:color w:val="000000"/>
                <w:lang w:val="en-US"/>
              </w:rPr>
              <w:lastRenderedPageBreak/>
              <w:t xml:space="preserve">Membersihkan daun kembang sepatu sebelum diolah sangat penting untuk menghilangkan kotoran fisik, residu pestisida, </w:t>
            </w:r>
            <w:r w:rsidRPr="00BF4118">
              <w:rPr>
                <w:rFonts w:ascii="Bodoni" w:eastAsia="Times New Roman" w:hAnsi="Bodoni" w:cs="Times New Roman"/>
                <w:color w:val="000000"/>
                <w:lang w:val="en-US"/>
              </w:rPr>
              <w:lastRenderedPageBreak/>
              <w:t xml:space="preserve">atau zat berbahaya lain yang mungkin menempel pada permukaannya. Tindakan ini membantu mengurangi kemungkinan terjadinya kontaminasi mikroba atau bahan kimia yang dapat membahayakan kesehatan jika terserap oleh tubuh </w:t>
            </w:r>
            <w:r w:rsidRPr="00BF4118">
              <w:rPr>
                <w:rFonts w:ascii="Bodoni" w:eastAsia="Times New Roman" w:hAnsi="Bodoni" w:cs="Times New Roman"/>
                <w:color w:val="000000"/>
                <w:lang w:val="en-US"/>
              </w:rPr>
              <w:fldChar w:fldCharType="begin" w:fldLock="1"/>
            </w:r>
            <w:r w:rsidRPr="00BF4118">
              <w:rPr>
                <w:rFonts w:ascii="Bodoni" w:eastAsia="Times New Roman" w:hAnsi="Bodoni" w:cs="Times New Roman"/>
                <w:color w:val="000000"/>
                <w:lang w:val="en-US"/>
              </w:rPr>
              <w:instrText>ADDIN CSL_CITATION {"citationItems":[{"id":"ITEM-1","itemData":{"abstract":"This study aimed to knowing the kind and usefulness of traditional medicinal plants that used by battra (traditional healer) at Sejahtera village in treating diseases that exist in the society. This research was conducted by interview, observation and documentation. The results showed that medicinal plants species used by the battra as many as 78 species,generally dominated by family Fabaceae. Part of the plant most widely used are the leaves and roots, while medicinal plants are used mostly to treat diseases beyond that skin diseases and fever, as well as diseases such as diabetes, high blood pressure, jaundice and coughing up blood","author":[{"dropping-particle":"","family":"Aminah","given":"Siti","non-dropping-particle":"","parse-names":false,"suffix":""},{"dropping-particle":"","family":"Wardenaar","given":"Evy","non-dropping-particle":"","parse-names":false,"suffix":""},{"dropping-particle":"","family":"Muflihati","given":"","non-dropping-particle":"","parse-names":false,"suffix":""}],"container-title":"Jurnal Hutan Lestaristari","id":"ITEM-1","issue":"3","issued":{"date-parts":[["2016"]]},"page":"299-305","title":"Tumbuhan obat yang dimanfaatkan oleh battra di desa sejahtera kecamatan sukadana kabupaten kayong utara","type":"article-journal","volume":"4"},"uris":["http://www.mendeley.com/documents/?uuid=277deaf4-4fe8-4a67-8d01-7096b7d19ffd"]}],"mendeley":{"formattedCitation":"(Aminah et al., 2016)","plainTextFormattedCitation":"(Aminah et al., 2016)","previouslyFormattedCitation":"(Aminah et al., 2016)"},"properties":{"noteIndex":0},"schema":"https://github.com/citation-style-language/schema/raw/master/csl-citation.json"}</w:instrText>
            </w:r>
            <w:r w:rsidRPr="00BF4118">
              <w:rPr>
                <w:rFonts w:ascii="Bodoni" w:eastAsia="Times New Roman" w:hAnsi="Bodoni" w:cs="Times New Roman"/>
                <w:color w:val="000000"/>
                <w:lang w:val="en-US"/>
              </w:rPr>
              <w:fldChar w:fldCharType="separate"/>
            </w:r>
            <w:r w:rsidRPr="00BF4118">
              <w:rPr>
                <w:rFonts w:ascii="Bodoni" w:eastAsia="Times New Roman" w:hAnsi="Bodoni" w:cs="Times New Roman"/>
                <w:noProof/>
                <w:color w:val="000000"/>
                <w:lang w:val="en-US"/>
              </w:rPr>
              <w:t>(Aminah et al., 2016)</w:t>
            </w:r>
            <w:r w:rsidRPr="00BF4118">
              <w:rPr>
                <w:rFonts w:ascii="Bodoni" w:eastAsia="Times New Roman" w:hAnsi="Bodoni" w:cs="Times New Roman"/>
                <w:color w:val="000000"/>
                <w:lang w:val="en-US"/>
              </w:rPr>
              <w:fldChar w:fldCharType="end"/>
            </w:r>
          </w:p>
          <w:p w14:paraId="0C173A42"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eastAsia="Times New Roman" w:hAnsi="Bodoni" w:cs="Times New Roman"/>
                <w:color w:val="000000"/>
                <w:lang w:val="en-US"/>
              </w:rPr>
            </w:pPr>
            <w:r w:rsidRPr="00BF4118">
              <w:rPr>
                <w:rFonts w:ascii="Bodoni" w:hAnsi="Bodoni" w:cs="Times New Roman"/>
                <w:lang w:val="en-US"/>
              </w:rPr>
              <w:t>Penggunaan daun</w:t>
            </w:r>
            <w:r w:rsidRPr="00BF4118">
              <w:rPr>
                <w:rFonts w:ascii="Bodoni" w:hAnsi="Bodoni" w:cs="Times New Roman"/>
              </w:rPr>
              <w:t xml:space="preserve"> dikarenakan daun mempunyai tekstur yang lunak dengan kandungan air yang tinggi pula (70-80%). Tekstur daun yang lunak menjadikan daun mudah diekstrak untuk digunakan sebagai obat. Selain itu daun merupakan tempat akumulasi fotosintat yang diduga mengandung unsur-unsur (zat organik) yang memiliki sifat menyembuhkan penyakit</w:t>
            </w:r>
            <w:r w:rsidRPr="00BF4118">
              <w:rPr>
                <w:rFonts w:ascii="Bodoni" w:hAnsi="Bodoni" w:cs="Times New Roman"/>
                <w:lang w:val="en-US"/>
              </w:rPr>
              <w:t xml:space="preserve"> </w:t>
            </w:r>
            <w:r w:rsidRPr="00BF4118">
              <w:rPr>
                <w:rFonts w:ascii="Bodoni" w:hAnsi="Bodoni" w:cs="Times New Roman"/>
                <w:lang w:val="en-US"/>
              </w:rPr>
              <w:fldChar w:fldCharType="begin" w:fldLock="1"/>
            </w:r>
            <w:r w:rsidRPr="00BF4118">
              <w:rPr>
                <w:rFonts w:ascii="Bodoni" w:hAnsi="Bodoni" w:cs="Times New Roman"/>
                <w:lang w:val="en-US"/>
              </w:rPr>
              <w:instrText>ADDIN CSL_CITATION {"citationItems":[{"id":"ITEM-1","itemData":{"abstract":"Utilization of medicinal plants for the people of Indonesia is one solution to health problems in terms of prevention and treatment. This study aims to analyze the number and variety of uses of Indonesian medicinal plants as community local wisdom in medicine (Ethnomedicine). The data collection technique used in this study was obtained through the literature study method, by collecting data from various literacy sources. From the research results obtained there are 608 species of medicinal plants in Indonesia. In Sumatra, there are 126 species, Java 223 species, Kalimantan 119 species, Sulawesi 126 species, Bali-Nusa Tenggara 242 species, Maluku 100 species, and Papua 105 species. 41 species belong to the family Leguminosae. Various kinds of diseases can be overcome using herbal medicines including cough, flu, itching, stomachache, fever, toothache, thrush, malaria and many more diseases that can be cured. Medicinal plants for the people of Indonesia are used as alternative treatments that can cure various diseases economically","author":[{"dropping-particle":"","family":"Permana","given":"Muhammad Gilang","non-dropping-particle":"","parse-names":false,"suffix":""},{"dropping-particle":"","family":"Asih","given":"Indah Sukmaning","non-dropping-particle":"","parse-names":false,"suffix":""},{"dropping-particle":"","family":"Ambaroh","given":"Juwairiyyah","non-dropping-particle":"","parse-names":false,"suffix":""},{"dropping-particle":"","family":"Safitri","given":"Nuke Ayu","non-dropping-particle":"","parse-names":false,"suffix":""},{"dropping-particle":"","family":"Firdaus","given":"Syifa Aulia","non-dropping-particle":"","parse-names":false,"suffix":""},{"dropping-particle":"","family":"Suryanda","given":"Ade","non-dropping-particle":"","parse-names":false,"suffix":""}],"container-title":"(JPB) Jurnal Pembelajaran Biologi: Kajian Biologi dan Pembelajarannya","id":"ITEM-1","issue":"2","issued":{"date-parts":[["2022"]]},"page":"92-98","title":"Kajian etnomedisin tanaman obat Indonesia","type":"article-journal","volume":"9"},"uris":["http://www.mendeley.com/documents/?uuid=a5a4fefd-ec98-4f74-8ad7-91f134d3ff00"]}],"mendeley":{"formattedCitation":"(Permana et al., 2022)","plainTextFormattedCitation":"(Permana et al., 2022)","previouslyFormattedCitation":"(Permana et al., 2022)"},"properties":{"noteIndex":0},"schema":"https://github.com/citation-style-language/schema/raw/master/csl-citation.json"}</w:instrText>
            </w:r>
            <w:r w:rsidRPr="00BF4118">
              <w:rPr>
                <w:rFonts w:ascii="Bodoni" w:hAnsi="Bodoni" w:cs="Times New Roman"/>
                <w:lang w:val="en-US"/>
              </w:rPr>
              <w:fldChar w:fldCharType="separate"/>
            </w:r>
            <w:r w:rsidRPr="00BF4118">
              <w:rPr>
                <w:rFonts w:ascii="Bodoni" w:hAnsi="Bodoni" w:cs="Times New Roman"/>
                <w:noProof/>
                <w:lang w:val="en-US"/>
              </w:rPr>
              <w:t>(Permana et al., 2022)</w:t>
            </w:r>
            <w:r w:rsidRPr="00BF4118">
              <w:rPr>
                <w:rFonts w:ascii="Bodoni" w:hAnsi="Bodoni" w:cs="Times New Roman"/>
                <w:lang w:val="en-US"/>
              </w:rPr>
              <w:fldChar w:fldCharType="end"/>
            </w:r>
            <w:r w:rsidRPr="00BF4118">
              <w:rPr>
                <w:rFonts w:ascii="Bodoni" w:hAnsi="Bodoni" w:cs="Times New Roman"/>
                <w:lang w:val="en-US"/>
              </w:rPr>
              <w:t>.</w:t>
            </w:r>
          </w:p>
        </w:tc>
      </w:tr>
      <w:tr w:rsidR="00F5401A" w:rsidRPr="00BF4118" w14:paraId="6BCE3920" w14:textId="77777777" w:rsidTr="00F5401A">
        <w:tc>
          <w:tcPr>
            <w:cnfStyle w:val="001000000000" w:firstRow="0" w:lastRow="0" w:firstColumn="1" w:lastColumn="0" w:oddVBand="0" w:evenVBand="0" w:oddHBand="0" w:evenHBand="0" w:firstRowFirstColumn="0" w:firstRowLastColumn="0" w:lastRowFirstColumn="0" w:lastRowLastColumn="0"/>
            <w:tcW w:w="562" w:type="dxa"/>
          </w:tcPr>
          <w:p w14:paraId="3977BA09" w14:textId="77777777" w:rsidR="00F5401A" w:rsidRPr="00BF4118" w:rsidRDefault="00F5401A" w:rsidP="00BF4118">
            <w:pPr>
              <w:spacing w:before="120" w:after="120"/>
              <w:jc w:val="center"/>
              <w:rPr>
                <w:rFonts w:ascii="Bodoni" w:eastAsia="Times New Roman" w:hAnsi="Bodoni" w:cs="Times New Roman"/>
                <w:color w:val="000000"/>
                <w:lang w:val="en-US"/>
              </w:rPr>
            </w:pPr>
            <w:r w:rsidRPr="00BF4118">
              <w:rPr>
                <w:rFonts w:ascii="Bodoni" w:eastAsia="Times New Roman" w:hAnsi="Bodoni" w:cs="Times New Roman"/>
                <w:color w:val="000000"/>
                <w:lang w:val="en-US"/>
              </w:rPr>
              <w:lastRenderedPageBreak/>
              <w:t>2.</w:t>
            </w:r>
          </w:p>
        </w:tc>
        <w:tc>
          <w:tcPr>
            <w:tcW w:w="3266" w:type="dxa"/>
          </w:tcPr>
          <w:p w14:paraId="4128AEEE" w14:textId="5967755A" w:rsidR="00F5401A" w:rsidRPr="00BF4118" w:rsidRDefault="00F5401A" w:rsidP="00BF4118">
            <w:pPr>
              <w:spacing w:before="120" w:after="120"/>
              <w:cnfStyle w:val="000000000000" w:firstRow="0" w:lastRow="0" w:firstColumn="0" w:lastColumn="0" w:oddVBand="0" w:evenVBand="0" w:oddHBand="0" w:evenHBand="0" w:firstRowFirstColumn="0" w:firstRowLastColumn="0" w:lastRowFirstColumn="0" w:lastRowLastColumn="0"/>
              <w:rPr>
                <w:rFonts w:ascii="Bodoni" w:eastAsia="Times New Roman" w:hAnsi="Bodoni" w:cs="Times New Roman"/>
                <w:color w:val="000000"/>
                <w:lang w:val="en-US"/>
              </w:rPr>
            </w:pPr>
            <w:r w:rsidRPr="00BF4118">
              <w:rPr>
                <w:rFonts w:ascii="Bodoni" w:hAnsi="Bodoni" w:cs="Times New Roman"/>
                <w:lang w:val="en-US"/>
              </w:rPr>
              <w:t>Masukkan daun kembang sepatu ke dalam baskom dan ditambahkan air hangat kuku</w:t>
            </w:r>
            <w:r w:rsidRPr="00BF4118">
              <w:rPr>
                <w:rFonts w:ascii="Bodoni" w:hAnsi="Bodoni" w:cs="Times New Roman"/>
                <w:shd w:val="clear" w:color="auto" w:fill="FFFFFF"/>
                <w:lang w:val="en-US"/>
              </w:rPr>
              <w:t xml:space="preserve"> secukupnya</w:t>
            </w:r>
            <w:r>
              <w:rPr>
                <w:rFonts w:ascii="Bodoni" w:hAnsi="Bodoni" w:cs="Times New Roman"/>
                <w:shd w:val="clear" w:color="auto" w:fill="FFFFFF"/>
              </w:rPr>
              <w:t xml:space="preserve"> </w:t>
            </w:r>
            <w:r w:rsidRPr="00BF4118">
              <w:rPr>
                <w:rFonts w:ascii="Bodoni" w:eastAsia="Times New Roman" w:hAnsi="Bodoni" w:cs="Times New Roman"/>
                <w:color w:val="000000"/>
                <w:lang w:val="en-US"/>
              </w:rPr>
              <w:t>agar ekstrak pada daun kembang sepatu cepat keluar dan ketikan dimunum terasa hangat dan enak di badan</w:t>
            </w:r>
          </w:p>
        </w:tc>
        <w:tc>
          <w:tcPr>
            <w:tcW w:w="5811" w:type="dxa"/>
          </w:tcPr>
          <w:p w14:paraId="32D68C39" w14:textId="77777777" w:rsidR="00F5401A" w:rsidRPr="00BF4118" w:rsidRDefault="00F5401A" w:rsidP="00BF4118">
            <w:pPr>
              <w:spacing w:before="120" w:after="120"/>
              <w:cnfStyle w:val="000000000000" w:firstRow="0" w:lastRow="0" w:firstColumn="0" w:lastColumn="0" w:oddVBand="0" w:evenVBand="0" w:oddHBand="0" w:evenHBand="0" w:firstRowFirstColumn="0" w:firstRowLastColumn="0" w:lastRowFirstColumn="0" w:lastRowLastColumn="0"/>
              <w:rPr>
                <w:rFonts w:ascii="Bodoni" w:eastAsia="Times New Roman" w:hAnsi="Bodoni" w:cs="Times New Roman"/>
                <w:color w:val="000000"/>
                <w:lang w:val="en-US"/>
              </w:rPr>
            </w:pPr>
            <w:r w:rsidRPr="00BF4118">
              <w:rPr>
                <w:rFonts w:ascii="Bodoni" w:eastAsia="Times New Roman" w:hAnsi="Bodoni" w:cs="Times New Roman"/>
                <w:color w:val="000000"/>
                <w:lang w:val="en-US"/>
              </w:rPr>
              <w:t xml:space="preserve">Menambahkan air hangat pada daun kembang sepatu untuk melunakkan jaringan dan merangsang pelepasan lendirnya terkait dengan konsep sifat fisik dan kimia air serta sifat fisik tumbuhan dalam IPA. Dalam hal ini, air hangat mempengaruhi suhu dan struktur molekuler daun, memfasilitasi pelepasan lendir </w:t>
            </w:r>
            <w:r w:rsidRPr="00BF4118">
              <w:rPr>
                <w:rFonts w:ascii="Bodoni" w:eastAsia="Times New Roman" w:hAnsi="Bodoni" w:cs="Times New Roman"/>
                <w:color w:val="000000"/>
                <w:lang w:val="en-US"/>
              </w:rPr>
              <w:fldChar w:fldCharType="begin" w:fldLock="1"/>
            </w:r>
            <w:r w:rsidRPr="00BF4118">
              <w:rPr>
                <w:rFonts w:ascii="Bodoni" w:eastAsia="Times New Roman" w:hAnsi="Bodoni" w:cs="Times New Roman"/>
                <w:color w:val="000000"/>
                <w:lang w:val="en-US"/>
              </w:rPr>
              <w:instrText>ADDIN CSL_CITATION {"citationItems":[{"id":"ITEM-1","itemData":{"ISSN":"2252-7133","abstract":"Artikel ini bertujuan untuk mendiskripsikan pengetahuan pengobatan tradisional yang ada di Desa Colo. Metode dalam penelitian ini adalah kualitatif. Teknik pengumpulan data dalam penelitian ini yaitu dengan observasi, wawancara dan dokumentasi. Analisis data dalam penelitian ini dilakukan dalam beberapa tahap yaitu pengumpulan data, reduksi data, penyajian data, dan penarikan kesimpulan. Hasil penelitian ini menunjukan bahwa di Desa Colo, Kecamatan Dawe, Kabupaten Kudus terdapat seorang penyembuh lokal yang dikenal dengan sebutan Mbah Yai yang menjadi rujukan masyarakat di desa untuk menyembuhkan penyakit. Penyakit yang diobati oleh Mbah Yai adalah penyakit yang tidak dapat disembuhkan dalam pengobatan keluarga. Proses pengobatan yang dilakukan Mbah Yai dengan cara melakukan petungan, penerawangan, pemberian resep tumbuhan obat, wirid dan rajah.","author":[{"dropping-particle":"","family":"Oknarida","given":"Sri","non-dropping-particle":"","parse-names":false,"suffix":""},{"dropping-particle":"","family":"Husain","given":"Fadly","non-dropping-particle":"","parse-names":false,"suffix":""},{"dropping-particle":"","family":"Wicaksono","given":"Harto","non-dropping-particle":"","parse-names":false,"suffix":""}],"container-title":"Solidarity: Journal of Education, Society and Culture","id":"ITEM-1","issue":"2","issued":{"date-parts":[["2018"]]},"page":"480-500","title":"Kajian Etnomedisin Dan Pemanfaatan Tumbuhan Obat Oleh Penyembuh Lokal Pada Masyarakat Desa Colo Kecamatan Dawe Kabupaten Kudus","type":"article-journal","volume":"7"},"uris":["http://www.mendeley.com/documents/?uuid=6fa64d7b-8326-455f-a723-41af8b24c21b"]}],"mendeley":{"formattedCitation":"(Oknarida et al., 2018)","plainTextFormattedCitation":"(Oknarida et al., 2018)","previouslyFormattedCitation":"(Oknarida et al., 2018)"},"properties":{"noteIndex":0},"schema":"https://github.com/citation-style-language/schema/raw/master/csl-citation.json"}</w:instrText>
            </w:r>
            <w:r w:rsidRPr="00BF4118">
              <w:rPr>
                <w:rFonts w:ascii="Bodoni" w:eastAsia="Times New Roman" w:hAnsi="Bodoni" w:cs="Times New Roman"/>
                <w:color w:val="000000"/>
                <w:lang w:val="en-US"/>
              </w:rPr>
              <w:fldChar w:fldCharType="separate"/>
            </w:r>
            <w:r w:rsidRPr="00BF4118">
              <w:rPr>
                <w:rFonts w:ascii="Bodoni" w:eastAsia="Times New Roman" w:hAnsi="Bodoni" w:cs="Times New Roman"/>
                <w:noProof/>
                <w:color w:val="000000"/>
                <w:lang w:val="en-US"/>
              </w:rPr>
              <w:t>(Oknarida et al., 2018)</w:t>
            </w:r>
            <w:r w:rsidRPr="00BF4118">
              <w:rPr>
                <w:rFonts w:ascii="Bodoni" w:eastAsia="Times New Roman" w:hAnsi="Bodoni" w:cs="Times New Roman"/>
                <w:color w:val="000000"/>
                <w:lang w:val="en-US"/>
              </w:rPr>
              <w:fldChar w:fldCharType="end"/>
            </w:r>
            <w:r w:rsidRPr="00BF4118">
              <w:rPr>
                <w:rFonts w:ascii="Bodoni" w:eastAsia="Times New Roman" w:hAnsi="Bodoni" w:cs="Times New Roman"/>
                <w:color w:val="000000"/>
                <w:lang w:val="en-US"/>
              </w:rPr>
              <w:t>.</w:t>
            </w:r>
          </w:p>
        </w:tc>
      </w:tr>
      <w:tr w:rsidR="00F5401A" w:rsidRPr="00BF4118" w14:paraId="51BB708E" w14:textId="77777777" w:rsidTr="00F54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1727955" w14:textId="77777777" w:rsidR="00F5401A" w:rsidRPr="00BF4118" w:rsidRDefault="00F5401A" w:rsidP="00BF4118">
            <w:pPr>
              <w:spacing w:before="120" w:after="120"/>
              <w:jc w:val="center"/>
              <w:rPr>
                <w:rFonts w:ascii="Bodoni" w:eastAsia="Times New Roman" w:hAnsi="Bodoni" w:cs="Times New Roman"/>
                <w:color w:val="000000"/>
                <w:lang w:val="en-US"/>
              </w:rPr>
            </w:pPr>
            <w:r w:rsidRPr="00BF4118">
              <w:rPr>
                <w:rFonts w:ascii="Bodoni" w:eastAsia="Times New Roman" w:hAnsi="Bodoni" w:cs="Times New Roman"/>
                <w:color w:val="000000"/>
                <w:lang w:val="en-US"/>
              </w:rPr>
              <w:t>3.</w:t>
            </w:r>
          </w:p>
        </w:tc>
        <w:tc>
          <w:tcPr>
            <w:tcW w:w="3266" w:type="dxa"/>
          </w:tcPr>
          <w:p w14:paraId="7FA5A3B1"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eastAsia="Times New Roman" w:hAnsi="Bodoni" w:cs="Times New Roman"/>
                <w:color w:val="000000"/>
                <w:lang w:val="en-US"/>
              </w:rPr>
            </w:pPr>
            <w:r w:rsidRPr="00BF4118">
              <w:rPr>
                <w:rFonts w:ascii="Bodoni" w:hAnsi="Bodoni" w:cs="Times New Roman"/>
                <w:shd w:val="clear" w:color="auto" w:fill="FFFFFF"/>
                <w:lang w:val="en-US"/>
              </w:rPr>
              <w:t>Peras daun kembang sepatu hingga hancur dan mengeluarkan ekstrak berupa lendir-lendir</w:t>
            </w:r>
          </w:p>
        </w:tc>
        <w:tc>
          <w:tcPr>
            <w:tcW w:w="5811" w:type="dxa"/>
          </w:tcPr>
          <w:p w14:paraId="75427580"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eastAsia="Times New Roman" w:hAnsi="Bodoni" w:cs="Times New Roman"/>
                <w:color w:val="000000"/>
                <w:lang w:val="en-US"/>
              </w:rPr>
            </w:pPr>
            <w:r w:rsidRPr="00BF4118">
              <w:rPr>
                <w:rFonts w:ascii="Bodoni" w:eastAsia="Times New Roman" w:hAnsi="Bodoni" w:cs="Times New Roman"/>
                <w:color w:val="000000"/>
                <w:lang w:val="en-US"/>
              </w:rPr>
              <w:t xml:space="preserve">Peristiwa memeras daun kembang sepatu hingga hancur berkaitan erat dengan struktur dan fungsi jaringan tumbuhan. Daun kembang sepatu mengandung berbagai macam komponen, termasuk sel-sel yang mengandung pigmen, air, dan zat-zat lainnya. Proses perasan ini mengakibatkan pecahnya sel-sel dan pelepasan konten sel ke dalam air </w:t>
            </w:r>
            <w:r w:rsidRPr="00BF4118">
              <w:rPr>
                <w:rFonts w:ascii="Bodoni" w:eastAsia="Times New Roman" w:hAnsi="Bodoni" w:cs="Times New Roman"/>
                <w:color w:val="000000"/>
                <w:lang w:val="en-US"/>
              </w:rPr>
              <w:fldChar w:fldCharType="begin" w:fldLock="1"/>
            </w:r>
            <w:r w:rsidRPr="00BF4118">
              <w:rPr>
                <w:rFonts w:ascii="Bodoni" w:eastAsia="Times New Roman" w:hAnsi="Bodoni" w:cs="Times New Roman"/>
                <w:color w:val="000000"/>
                <w:lang w:val="en-US"/>
              </w:rPr>
              <w:instrText>ADDIN CSL_CITATION {"citationItems":[{"id":"ITEM-1","itemData":{"abstract":"Studi ini bertujuan untuk membuat air hasil remasan daun kembang sepatu yang dapat menurunkan panas dalam. Metode yang dilakukan adalah eksperimen dan uji aktivitas katalitik secara langsung. Tahapan pertama dilakukan dengan pembuatan air hasil remasan dari daun kembang sepatu. Uji","author":[{"dropping-particle":"","family":"Handayani","given":"Dewi","non-dropping-particle":"","parse-names":false,"suffix":""},{"dropping-particle":"","family":"Kimia","given":"Jurusan","non-dropping-particle":"","parse-names":false,"suffix":""},{"dropping-particle":"","family":"Padang","given":"Universitas Negeri","non-dropping-particle":"","parse-names":false,"suffix":""}],"container-title":"Jurusan Kimia, FMIPA, Universitas Negeri Padang, Indonesia E-mail:","id":"ITEM-1","issued":{"date-parts":[["2019"]]},"title":"Kajian Kinetika Katalitik Herbal Dari Air Hasil Remasan Daun Kembang Sepatu dalam Menurunkan Panas Dalam","type":"article-journal"},"uris":["http://www.mendeley.com/documents/?uuid=10390ac1-a88b-443f-b089-acbb45a31cbb"]}],"mendeley":{"formattedCitation":"(Handayani et al., 2019)","plainTextFormattedCitation":"(Handayani et al., 2019)","previouslyFormattedCitation":"(Handayani et al., 2019)"},"properties":{"noteIndex":0},"schema":"https://github.com/citation-style-language/schema/raw/master/csl-citation.json"}</w:instrText>
            </w:r>
            <w:r w:rsidRPr="00BF4118">
              <w:rPr>
                <w:rFonts w:ascii="Bodoni" w:eastAsia="Times New Roman" w:hAnsi="Bodoni" w:cs="Times New Roman"/>
                <w:color w:val="000000"/>
                <w:lang w:val="en-US"/>
              </w:rPr>
              <w:fldChar w:fldCharType="separate"/>
            </w:r>
            <w:r w:rsidRPr="00BF4118">
              <w:rPr>
                <w:rFonts w:ascii="Bodoni" w:eastAsia="Times New Roman" w:hAnsi="Bodoni" w:cs="Times New Roman"/>
                <w:noProof/>
                <w:color w:val="000000"/>
                <w:lang w:val="en-US"/>
              </w:rPr>
              <w:t>(Handayani et al., 2019)</w:t>
            </w:r>
            <w:r w:rsidRPr="00BF4118">
              <w:rPr>
                <w:rFonts w:ascii="Bodoni" w:eastAsia="Times New Roman" w:hAnsi="Bodoni" w:cs="Times New Roman"/>
                <w:color w:val="000000"/>
                <w:lang w:val="en-US"/>
              </w:rPr>
              <w:fldChar w:fldCharType="end"/>
            </w:r>
            <w:r w:rsidRPr="00BF4118">
              <w:rPr>
                <w:rFonts w:ascii="Bodoni" w:eastAsia="Times New Roman" w:hAnsi="Bodoni" w:cs="Times New Roman"/>
                <w:color w:val="000000"/>
                <w:lang w:val="en-US"/>
              </w:rPr>
              <w:t>.</w:t>
            </w:r>
          </w:p>
          <w:p w14:paraId="11A2B6D3"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eastAsia="Times New Roman" w:hAnsi="Bodoni" w:cs="Times New Roman"/>
                <w:color w:val="000000"/>
                <w:lang w:val="en-US"/>
              </w:rPr>
            </w:pPr>
            <w:r w:rsidRPr="00BF4118">
              <w:rPr>
                <w:rFonts w:ascii="Bodoni" w:eastAsia="Times New Roman" w:hAnsi="Bodoni" w:cs="Times New Roman"/>
                <w:color w:val="000000"/>
                <w:lang w:val="en-US"/>
              </w:rPr>
              <w:t xml:space="preserve">Lendir-lendir yang dihasilkan merupakan campuran berbagai zat kimia yang terdapat dalam daun kembang sepatu. </w:t>
            </w:r>
            <w:r w:rsidRPr="00BF4118">
              <w:rPr>
                <w:rFonts w:ascii="Bodoni" w:hAnsi="Bodoni" w:cs="Times New Roman"/>
              </w:rPr>
              <w:t>diantaranya flavonoid, cyanidin, querecetin, hentriacontane, calcium oxalate, thiamine, riboflavin, niacin, ascorbic, citric, tartaric, dan oxalic</w:t>
            </w:r>
            <w:r w:rsidRPr="00BF4118">
              <w:rPr>
                <w:rFonts w:ascii="Bodoni" w:hAnsi="Bodoni" w:cs="Times New Roman"/>
                <w:lang w:val="en-US"/>
              </w:rPr>
              <w:t xml:space="preserve"> </w:t>
            </w:r>
            <w:r w:rsidRPr="00BF4118">
              <w:rPr>
                <w:rFonts w:ascii="Bodoni" w:hAnsi="Bodoni" w:cs="Times New Roman"/>
                <w:lang w:val="en-US"/>
              </w:rPr>
              <w:fldChar w:fldCharType="begin" w:fldLock="1"/>
            </w:r>
            <w:r w:rsidRPr="00BF4118">
              <w:rPr>
                <w:rFonts w:ascii="Bodoni" w:hAnsi="Bodoni" w:cs="Times New Roman"/>
                <w:lang w:val="en-US"/>
              </w:rPr>
              <w:instrText>ADDIN CSL_CITATION {"citationItems":[{"id":"ITEM-1","itemData":{"abstract":"Demam merupakan suatu keadaan dimana suhu tubuh lebih tinggi dari biasanya, dan merupakan gejala dari suatu penyakit. Prevalensi kejadian demam di wilayah Jawa Tengah sekitar 2%-5% terjadi pada anak usia 6 bulan sampai 5 tahun disetiap tahunnya. Kompres daun bunga sepatu merupakan salah satu intervensi alternatif yang dapat digunakan keluarga untuk menurunkan demam pada anak. Tujuan: Mengetahui efektifitas pengaruh kompres daun bunga sepatu terhadap penurunan demam pada anak. Metode penelitian: Metode penelitian menggunakan quasi eksperimental dengan rancangan penelitian one group pre test and post test design. Pengambilan sampel menggunakan purposive sampling dengan 36 responden. Instrumen penelitian menggunakan lembar observasi dan SOP pemberian kompres daun bunga sepatu. Analisa data menggunakan uji Wilcoxon. Hasil: Sebagian besar suhu pada anak di Puskesmas Nusukan sebelum perlakuan adalah 37.6 – 38.0 sebesar 19 responden (52,8%). Sebagian besar suhu pada anak di Puskesmas Nusukan setelah perlakuan adalah 37.5 atau normal sejumlah 15 responden (41,7%). Perbedaan suhu anak sebelum dan sesudah pemberian kompres daun bunga sepatu (P value = 0,000). Kesimpulan: Ada pengaruh kompres daun bunga sepatu terhadap penurunan demam pada anak","author":[{"dropping-particle":"","family":"Prabowo","given":"Anis","non-dropping-particle":"","parse-names":false,"suffix":""},{"dropping-particle":"","family":"Istiqomah","given":"Nurul","non-dropping-particle":"","parse-names":false,"suffix":""},{"dropping-particle":"","family":"Modeleima","given":"Azra","non-dropping-particle":"","parse-names":false,"suffix":""}],"container-title":"Profesi","id":"ITEM-1","issue":"1","issued":{"date-parts":[["2022"]]},"page":"58-64","title":"Pengaruh Kompres Daun Bunga Sepatu ( Hibiscus Rosa-Sinensis L ) Terhadap Penurunan Demam Pada Anak","type":"article-journal","volume":"20"},"uris":["http://www.mendeley.com/documents/?uuid=7380b578-205f-4931-be3b-cfc80da77849"]}],"mendeley":{"formattedCitation":"(Prabowo et al., 2022)","plainTextFormattedCitation":"(Prabowo et al., 2022)","previouslyFormattedCitation":"(Prabowo et al., 2022)"},"properties":{"noteIndex":0},"schema":"https://github.com/citation-style-language/schema/raw/master/csl-citation.json"}</w:instrText>
            </w:r>
            <w:r w:rsidRPr="00BF4118">
              <w:rPr>
                <w:rFonts w:ascii="Bodoni" w:hAnsi="Bodoni" w:cs="Times New Roman"/>
                <w:lang w:val="en-US"/>
              </w:rPr>
              <w:fldChar w:fldCharType="separate"/>
            </w:r>
            <w:r w:rsidRPr="00BF4118">
              <w:rPr>
                <w:rFonts w:ascii="Bodoni" w:hAnsi="Bodoni" w:cs="Times New Roman"/>
                <w:noProof/>
                <w:lang w:val="en-US"/>
              </w:rPr>
              <w:t>(Prabowo et al., 2022)</w:t>
            </w:r>
            <w:r w:rsidRPr="00BF4118">
              <w:rPr>
                <w:rFonts w:ascii="Bodoni" w:hAnsi="Bodoni" w:cs="Times New Roman"/>
                <w:lang w:val="en-US"/>
              </w:rPr>
              <w:fldChar w:fldCharType="end"/>
            </w:r>
            <w:r w:rsidRPr="00BF4118">
              <w:rPr>
                <w:rFonts w:ascii="Bodoni" w:hAnsi="Bodoni" w:cs="Times New Roman"/>
                <w:lang w:val="en-US"/>
              </w:rPr>
              <w:t xml:space="preserve">. </w:t>
            </w:r>
            <w:r w:rsidRPr="00BF4118">
              <w:rPr>
                <w:rFonts w:ascii="Bodoni" w:hAnsi="Bodoni" w:cs="Times New Roman"/>
              </w:rPr>
              <w:t>Flavonoid mempunyai struktur yang mirip dengan asetaminofen, yaitu sama-sama merupakan golongan fenol dan memiliki cincin benzen. Selain senyawa-senyawa tersebut daun kembang sepatu juga mengandug senyawa-senyawa seperti L-ramnosa, D-galaktosa,</w:t>
            </w:r>
            <w:r w:rsidRPr="00BF4118">
              <w:rPr>
                <w:rFonts w:ascii="Bodoni" w:hAnsi="Bodoni" w:cs="Times New Roman"/>
                <w:lang w:val="en-US"/>
              </w:rPr>
              <w:t xml:space="preserve"> </w:t>
            </w:r>
            <w:r w:rsidRPr="00BF4118">
              <w:rPr>
                <w:rFonts w:ascii="Bodoni" w:hAnsi="Bodoni" w:cs="Times New Roman"/>
              </w:rPr>
              <w:t>asam D-galakturonat, dan asam D- glukoronat</w:t>
            </w:r>
            <w:r w:rsidRPr="00BF4118">
              <w:rPr>
                <w:rFonts w:ascii="Bodoni" w:hAnsi="Bodoni" w:cs="Times New Roman"/>
                <w:lang w:val="en-US"/>
              </w:rPr>
              <w:t>.</w:t>
            </w:r>
            <w:r w:rsidRPr="00BF4118">
              <w:rPr>
                <w:rFonts w:ascii="Bodoni" w:hAnsi="Bodoni" w:cs="Times New Roman"/>
              </w:rPr>
              <w:t xml:space="preserve"> Senyawa-senyawa tersebut adalah senyawa pembentuk pektin, sehingga daun kembang sepatu memiliki lendir yang kental</w:t>
            </w:r>
            <w:r w:rsidRPr="00BF4118">
              <w:rPr>
                <w:rFonts w:ascii="Bodoni" w:hAnsi="Bodoni" w:cs="Times New Roman"/>
                <w:lang w:val="en-US"/>
              </w:rPr>
              <w:t xml:space="preserve"> </w:t>
            </w:r>
            <w:r w:rsidRPr="00BF4118">
              <w:rPr>
                <w:rFonts w:ascii="Bodoni" w:hAnsi="Bodoni" w:cs="Times New Roman"/>
                <w:lang w:val="en-US"/>
              </w:rPr>
              <w:fldChar w:fldCharType="begin" w:fldLock="1"/>
            </w:r>
            <w:r w:rsidRPr="00BF4118">
              <w:rPr>
                <w:rFonts w:ascii="Bodoni" w:hAnsi="Bodoni" w:cs="Times New Roman"/>
                <w:lang w:val="en-US"/>
              </w:rPr>
              <w:instrText>ADDIN CSL_CITATION {"citationItems":[{"id":"ITEM-1","itemData":{"abstract":"Tujuan penelitian ini adalah untuk memberikan deskripsi data maupun informasi mengenai budaya masyarakat di beberapa wilayah di Jawa Timur dalam memanfaatkan tumbuh-tumbuhan berkhasiat obat yang tumbuh di lingkungan sekitar tempat tinggal sebagai obat tradisional. Jenis penelitian yang digunakan adalah penelitian kualitatif. Tanaman obat dalam penelitian ini diperoleh dari hasil penelitian terdahulu mengenai etnobotani tanaman obat di beberapa wilayah di Jawa Timur. Hasil analisis data menunjukkan terdapat 173 tanaman yang digunakan sebagai obat tradisional yang terdiri dari berbagai family yaitu Basellaceae, Piperaceae, Zingiberaceae, Euphorbiaceae, Arceae, Caricaceae, Annonaceae, Agavaceae, Rubiaceae, Apocynaceae, Lamiaceae, Achantaceae, Asteraceae, Malvaceae, Boraginaceae, Moringaceae, Solanaceae, Fabaceae, Moraceae, Rutaceae, Myrtaceae, Verbebaceae, Crassulaceae, Musaceae, Oliaceae, Punicaceae, Pandanaceae, Portulaceae, Thymelaeceae, Convolvolaceae, Caesalpinaceae, Burseraceae, Liliaceae, Nyctaginaceae. Tanaman yang paling sering digunakan adalah tanaman dari family Zingiberaceae seperti jahe, kunyit, kunci dan temulawak. Organ tanaman yang dimanfaatkan dari masing-masing tanaman juga bervariasi mulai dari akar, rimpang, batang, daun, buah dan bunga. Cara pengolahan yang umum dilakukan di seluruh daerah adalah dengan cara direbus, dikeringkan, dibakar, diparut, ditumbuk, dijus, diseduh, dihirup, dikukus, direndam, dikonsumsi secara langsung, dioleskan, ditempelkan dan diambil getahnya. Masyarakat memperoleh tanaman yang dimanfaatkan sebagai obat dengan berbagai cara yaitu Budidaya, mengambil dari alam sekitar, dan membeli di pasar.","author":[{"dropping-particle":"","family":"Fauzy","given":"Ahmad","non-dropping-particle":"","parse-names":false,"suffix":""},{"dropping-particle":"","family":"Asy'ari","given":"","non-dropping-particle":"","parse-names":false,"suffix":""}],"container-title":"Jurnal Pedago Biologi","id":"ITEM-1","issue":"2","issued":{"date-parts":[["2020"]]},"page":"46-52","title":"Studi Etnobotani Tanaman Obat di Wilayah Jawa Timur dan Pemanfaatannya Sebagai Media Edukasi Masyarakat Berbasis Website","type":"article-journal","volume":"8"},"uris":["http://www.mendeley.com/documents/?uuid=a6a6cfa7-7cd9-42d6-adeb-8abc209aaa8d"]}],"mendeley":{"formattedCitation":"(Fauzy &amp; Asy’ari, 2020)","plainTextFormattedCitation":"(Fauzy &amp; Asy’ari, 2020)","previouslyFormattedCitation":"(Fauzy &amp; Asy’ari, 2020)"},"properties":{"noteIndex":0},"schema":"https://github.com/citation-style-language/schema/raw/master/csl-citation.json"}</w:instrText>
            </w:r>
            <w:r w:rsidRPr="00BF4118">
              <w:rPr>
                <w:rFonts w:ascii="Bodoni" w:hAnsi="Bodoni" w:cs="Times New Roman"/>
                <w:lang w:val="en-US"/>
              </w:rPr>
              <w:fldChar w:fldCharType="separate"/>
            </w:r>
            <w:r w:rsidRPr="00BF4118">
              <w:rPr>
                <w:rFonts w:ascii="Bodoni" w:hAnsi="Bodoni" w:cs="Times New Roman"/>
                <w:noProof/>
                <w:lang w:val="en-US"/>
              </w:rPr>
              <w:t>(Fauzy &amp; Asy’ari, 2020)</w:t>
            </w:r>
            <w:r w:rsidRPr="00BF4118">
              <w:rPr>
                <w:rFonts w:ascii="Bodoni" w:hAnsi="Bodoni" w:cs="Times New Roman"/>
                <w:lang w:val="en-US"/>
              </w:rPr>
              <w:fldChar w:fldCharType="end"/>
            </w:r>
            <w:r w:rsidRPr="00BF4118">
              <w:rPr>
                <w:rFonts w:ascii="Bodoni" w:hAnsi="Bodoni" w:cs="Times New Roman"/>
              </w:rPr>
              <w:t>.</w:t>
            </w:r>
            <w:r w:rsidRPr="00BF4118">
              <w:rPr>
                <w:rFonts w:ascii="Bodoni" w:eastAsia="Times New Roman" w:hAnsi="Bodoni" w:cs="Times New Roman"/>
                <w:color w:val="000000"/>
                <w:lang w:val="en-US"/>
              </w:rPr>
              <w:t xml:space="preserve"> </w:t>
            </w:r>
          </w:p>
          <w:p w14:paraId="2A4C71EE"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hAnsi="Bodoni" w:cs="Times New Roman"/>
              </w:rPr>
            </w:pPr>
            <w:r w:rsidRPr="00BF4118">
              <w:rPr>
                <w:rFonts w:ascii="Bodoni" w:eastAsia="Times New Roman" w:hAnsi="Bodoni" w:cs="Times New Roman"/>
                <w:color w:val="000000"/>
                <w:lang w:val="en-US"/>
              </w:rPr>
              <w:t xml:space="preserve">Proses perasan daun kembang sepatu hingga menghasilkan lendir-lendir ini bisa dianggap sebagai bentuk ekstraksi, di mana zat-zat yang terdapat dalam bahan tumbuhan diekstrak atau dipisahkan dari matriks tumbuhan tersebut </w:t>
            </w:r>
            <w:r w:rsidRPr="00BF4118">
              <w:rPr>
                <w:rFonts w:ascii="Bodoni" w:eastAsia="Times New Roman" w:hAnsi="Bodoni" w:cs="Times New Roman"/>
                <w:color w:val="000000"/>
                <w:lang w:val="en-US"/>
              </w:rPr>
              <w:fldChar w:fldCharType="begin" w:fldLock="1"/>
            </w:r>
            <w:r w:rsidRPr="00BF4118">
              <w:rPr>
                <w:rFonts w:ascii="Bodoni" w:eastAsia="Times New Roman" w:hAnsi="Bodoni" w:cs="Times New Roman"/>
                <w:color w:val="000000"/>
                <w:lang w:val="en-US"/>
              </w:rPr>
              <w:instrText>ADDIN CSL_CITATION {"citationItems":[{"id":"ITEM-1","itemData":{"DOI":"10.24114/jupiis.v5i1.532","ISSN":"2085-482X","abstract":"Indonesia is a multi-ethnic country consisting of hundreds of tribes and cultures who are faced with various problems including health issues. Health and disease are major problems facing the people of Indonesia since prehistoric times. Similarly, the city of Medan percut sei districts are faced with a host of health and disease. At the community in addressing pain and its treatment often make use of modern medical services when their economic conditions are not sufficient. While they can actually use the land in the yard to grow nutritious crops for the first treatment. Indonesia is also rich in ethnic groups that reached more than 370 ethnic and traditional knowledge which is the nation's cultural heritage in the use of herbs for health maintenance and treatment of hereditary diseases. In the study of anthropology known as ethnomedicine treatment. It is very interesting when examined from the standpoint of anthropology, especially about the treatment ethnomedicine.","author":[{"dropping-particle":"","family":"Puspitawati","given":"Puspitawati","non-dropping-particle":"","parse-names":false,"suffix":""},{"dropping-particle":"","family":"Ekomila","given":"Sulian","non-dropping-particle":"","parse-names":false,"suffix":""},{"dropping-particle":"","family":"Hasanah","given":"Noviy","non-dropping-particle":"","parse-names":false,"suffix":""}],"container-title":"Jupiis: Jurnal Pendidikan Ilmu-Ilmu Sosial","id":"ITEM-1","issue":"1","issued":{"date-parts":[["2013"]]},"page":"116-126","title":"Etnomedisin Sebagai Solusi Alternatif Pada Permasalahan Ekonomi Dan Kesehatan Masyarakat Di Desa Bagan Kecamatan Percut Sei Tuan, Kabupaten Deli Serdang","type":"article-journal","volume":"5"},"uris":["http://www.mendeley.com/documents/?uuid=cea0a32a-a273-4889-9fe9-5f45916f7256"]}],"mendeley":{"formattedCitation":"(Puspitawati et al., 2013)","plainTextFormattedCitation":"(Puspitawati et al., 2013)","previouslyFormattedCitation":"(Puspitawati et al., 2013)"},"properties":{"noteIndex":0},"schema":"https://github.com/citation-style-language/schema/raw/master/csl-citation.json"}</w:instrText>
            </w:r>
            <w:r w:rsidRPr="00BF4118">
              <w:rPr>
                <w:rFonts w:ascii="Bodoni" w:eastAsia="Times New Roman" w:hAnsi="Bodoni" w:cs="Times New Roman"/>
                <w:color w:val="000000"/>
                <w:lang w:val="en-US"/>
              </w:rPr>
              <w:fldChar w:fldCharType="separate"/>
            </w:r>
            <w:r w:rsidRPr="00BF4118">
              <w:rPr>
                <w:rFonts w:ascii="Bodoni" w:eastAsia="Times New Roman" w:hAnsi="Bodoni" w:cs="Times New Roman"/>
                <w:noProof/>
                <w:color w:val="000000"/>
                <w:lang w:val="en-US"/>
              </w:rPr>
              <w:t>(Puspitawati et al., 2013)</w:t>
            </w:r>
            <w:r w:rsidRPr="00BF4118">
              <w:rPr>
                <w:rFonts w:ascii="Bodoni" w:eastAsia="Times New Roman" w:hAnsi="Bodoni" w:cs="Times New Roman"/>
                <w:color w:val="000000"/>
                <w:lang w:val="en-US"/>
              </w:rPr>
              <w:fldChar w:fldCharType="end"/>
            </w:r>
            <w:r w:rsidRPr="00BF4118">
              <w:rPr>
                <w:rFonts w:ascii="Bodoni" w:eastAsia="Times New Roman" w:hAnsi="Bodoni" w:cs="Times New Roman"/>
                <w:color w:val="000000"/>
                <w:lang w:val="en-US"/>
              </w:rPr>
              <w:t>.</w:t>
            </w:r>
          </w:p>
        </w:tc>
      </w:tr>
      <w:tr w:rsidR="00F5401A" w:rsidRPr="00BF4118" w14:paraId="4BC7C544" w14:textId="77777777" w:rsidTr="00F5401A">
        <w:tc>
          <w:tcPr>
            <w:cnfStyle w:val="001000000000" w:firstRow="0" w:lastRow="0" w:firstColumn="1" w:lastColumn="0" w:oddVBand="0" w:evenVBand="0" w:oddHBand="0" w:evenHBand="0" w:firstRowFirstColumn="0" w:firstRowLastColumn="0" w:lastRowFirstColumn="0" w:lastRowLastColumn="0"/>
            <w:tcW w:w="562" w:type="dxa"/>
          </w:tcPr>
          <w:p w14:paraId="1ED9E12A" w14:textId="77777777" w:rsidR="00F5401A" w:rsidRPr="00BF4118" w:rsidRDefault="00F5401A" w:rsidP="00BF4118">
            <w:pPr>
              <w:spacing w:before="120" w:after="120"/>
              <w:jc w:val="center"/>
              <w:rPr>
                <w:rFonts w:ascii="Bodoni" w:eastAsia="Times New Roman" w:hAnsi="Bodoni" w:cs="Times New Roman"/>
                <w:color w:val="000000"/>
                <w:lang w:val="en-US"/>
              </w:rPr>
            </w:pPr>
            <w:r w:rsidRPr="00BF4118">
              <w:rPr>
                <w:rFonts w:ascii="Bodoni" w:eastAsia="Times New Roman" w:hAnsi="Bodoni" w:cs="Times New Roman"/>
                <w:color w:val="000000"/>
                <w:lang w:val="en-US"/>
              </w:rPr>
              <w:lastRenderedPageBreak/>
              <w:t>4</w:t>
            </w:r>
          </w:p>
        </w:tc>
        <w:tc>
          <w:tcPr>
            <w:tcW w:w="3266" w:type="dxa"/>
          </w:tcPr>
          <w:p w14:paraId="279FB91D" w14:textId="77777777" w:rsidR="00F5401A" w:rsidRPr="00BF4118" w:rsidRDefault="00F5401A" w:rsidP="00BF4118">
            <w:pPr>
              <w:spacing w:before="120" w:after="120"/>
              <w:cnfStyle w:val="000000000000" w:firstRow="0" w:lastRow="0" w:firstColumn="0" w:lastColumn="0" w:oddVBand="0" w:evenVBand="0" w:oddHBand="0" w:evenHBand="0" w:firstRowFirstColumn="0" w:firstRowLastColumn="0" w:lastRowFirstColumn="0" w:lastRowLastColumn="0"/>
              <w:rPr>
                <w:rFonts w:ascii="Bodoni" w:eastAsia="Times New Roman" w:hAnsi="Bodoni" w:cs="Times New Roman"/>
                <w:color w:val="000000"/>
                <w:lang w:val="en-US"/>
              </w:rPr>
            </w:pPr>
            <w:r w:rsidRPr="00BF4118">
              <w:rPr>
                <w:rFonts w:ascii="Bodoni" w:hAnsi="Bodoni" w:cs="Times New Roman"/>
                <w:shd w:val="clear" w:color="auto" w:fill="FFFFFF"/>
                <w:lang w:val="en-US"/>
              </w:rPr>
              <w:t>Pisahkan ekstrak dengan daunnya dengan cara di saring</w:t>
            </w:r>
          </w:p>
        </w:tc>
        <w:tc>
          <w:tcPr>
            <w:tcW w:w="5811" w:type="dxa"/>
          </w:tcPr>
          <w:p w14:paraId="097C4550" w14:textId="77777777" w:rsidR="00F5401A" w:rsidRPr="00BF4118" w:rsidRDefault="00F5401A" w:rsidP="00BF4118">
            <w:pPr>
              <w:spacing w:before="120" w:after="120"/>
              <w:cnfStyle w:val="000000000000" w:firstRow="0" w:lastRow="0" w:firstColumn="0" w:lastColumn="0" w:oddVBand="0" w:evenVBand="0" w:oddHBand="0" w:evenHBand="0" w:firstRowFirstColumn="0" w:firstRowLastColumn="0" w:lastRowFirstColumn="0" w:lastRowLastColumn="0"/>
              <w:rPr>
                <w:rFonts w:ascii="Bodoni" w:eastAsia="Times New Roman" w:hAnsi="Bodoni" w:cs="Times New Roman"/>
                <w:color w:val="000000"/>
                <w:lang w:val="en-US"/>
              </w:rPr>
            </w:pPr>
            <w:r w:rsidRPr="00BF4118">
              <w:rPr>
                <w:rFonts w:ascii="Bodoni" w:eastAsia="Times New Roman" w:hAnsi="Bodoni" w:cs="Times New Roman"/>
                <w:color w:val="000000"/>
                <w:lang w:val="en-US"/>
              </w:rPr>
              <w:t xml:space="preserve">Proses penyaringan melibatkan prinsip-prinsip kimia seperti pemisahan campuran berdasarkan perbedaan ukuran partikel atau sifat-sifat fisika dan kimia lainnya.  Partikel-partikel besar seperti jaringan daun akan tertahan oleh penyaring, sementara cairan atau larutan yang mengandung ekstrak dapat melewati penyaringan tersebut. Hal ini termasuk sifat koloid dan filtrasi dalam kimia </w:t>
            </w:r>
            <w:r w:rsidRPr="00BF4118">
              <w:rPr>
                <w:rFonts w:ascii="Bodoni" w:eastAsia="Times New Roman" w:hAnsi="Bodoni" w:cs="Times New Roman"/>
                <w:color w:val="000000"/>
                <w:lang w:val="en-US"/>
              </w:rPr>
              <w:fldChar w:fldCharType="begin" w:fldLock="1"/>
            </w:r>
            <w:r w:rsidRPr="00BF4118">
              <w:rPr>
                <w:rFonts w:ascii="Bodoni" w:eastAsia="Times New Roman" w:hAnsi="Bodoni" w:cs="Times New Roman"/>
                <w:color w:val="000000"/>
                <w:lang w:val="en-US"/>
              </w:rPr>
              <w:instrText>ADDIN CSL_CITATION {"citationItems":[{"id":"ITEM-1","itemData":{"ISBN":"9786026997678","abstract":"Pemanfaatan tumbuhan sebagai obat sudah seumur dengan peradaban manusia. Tumbuhan adalah gudang yang memiliki sejuta manfaat termasuk untuk obat berbagai penyakit. Pada era perkembangan seperti ini setiap negara perlu menggali dan mengenal serta mengembangkan obat tradisional masing-masing di setiap negaranya. Masyarakat harus memiliki kesadaran yang tumbuh seiring dengan berkembangnya pengetahuan tentang lingkungan alam mereka. Mereka harus mampu mengolah tumbuhan yang ada di hutan mulai dari cara membuat makanan dari tumbuhan tersebut hingga menjadikannya sebagai obat tradisional yang ampuh. Menurut Suprana (1991) ramuan obat-obatan tradisional hampir semuanya mengandung ramuan alami yang berasal dari tumbuh-tumbuhan. Dengan demikian kesadaran kolektif masyarakat lokal yang tumbuh secara internal dan pengaruh eksternal menampilkan pola pemanfaatan berbagai jenis tumbuhan.","author":[{"dropping-particle":"","family":"Alqamari","given":"Muhammad","non-dropping-particle":"","parse-names":false,"suffix":""},{"dropping-particle":"","family":"Tarigan","given":"Dafni Mawar","non-dropping-particle":"","parse-names":false,"suffix":""},{"dropping-particle":"","family":"Alridiwirsah","given":"","non-dropping-particle":"","parse-names":false,"suffix":""}],"container-title":"Umsu Press","id":"ITEM-1","issued":{"date-parts":[["2017"]]},"number-of-pages":"1-257","title":"Budidaya Tanaman Obat &amp; Rempah","type":"book"},"uris":["http://www.mendeley.com/documents/?uuid=a241967c-da3b-4308-bdcb-c9bd877be520"]}],"mendeley":{"formattedCitation":"(Alqamari et al., 2017)","plainTextFormattedCitation":"(Alqamari et al., 2017)","previouslyFormattedCitation":"(Alqamari et al., 2017)"},"properties":{"noteIndex":0},"schema":"https://github.com/citation-style-language/schema/raw/master/csl-citation.json"}</w:instrText>
            </w:r>
            <w:r w:rsidRPr="00BF4118">
              <w:rPr>
                <w:rFonts w:ascii="Bodoni" w:eastAsia="Times New Roman" w:hAnsi="Bodoni" w:cs="Times New Roman"/>
                <w:color w:val="000000"/>
                <w:lang w:val="en-US"/>
              </w:rPr>
              <w:fldChar w:fldCharType="separate"/>
            </w:r>
            <w:r w:rsidRPr="00BF4118">
              <w:rPr>
                <w:rFonts w:ascii="Bodoni" w:eastAsia="Times New Roman" w:hAnsi="Bodoni" w:cs="Times New Roman"/>
                <w:noProof/>
                <w:color w:val="000000"/>
                <w:lang w:val="en-US"/>
              </w:rPr>
              <w:t>(Alqamari et al., 2017)</w:t>
            </w:r>
            <w:r w:rsidRPr="00BF4118">
              <w:rPr>
                <w:rFonts w:ascii="Bodoni" w:eastAsia="Times New Roman" w:hAnsi="Bodoni" w:cs="Times New Roman"/>
                <w:color w:val="000000"/>
                <w:lang w:val="en-US"/>
              </w:rPr>
              <w:fldChar w:fldCharType="end"/>
            </w:r>
            <w:r w:rsidRPr="00BF4118">
              <w:rPr>
                <w:rFonts w:ascii="Bodoni" w:eastAsia="Times New Roman" w:hAnsi="Bodoni" w:cs="Times New Roman"/>
                <w:color w:val="000000"/>
                <w:lang w:val="en-US"/>
              </w:rPr>
              <w:t>.</w:t>
            </w:r>
          </w:p>
          <w:p w14:paraId="7F7BCF2C" w14:textId="77777777" w:rsidR="00F5401A" w:rsidRPr="00BF4118" w:rsidRDefault="00F5401A" w:rsidP="00BF4118">
            <w:pPr>
              <w:spacing w:before="120" w:after="120"/>
              <w:cnfStyle w:val="000000000000" w:firstRow="0" w:lastRow="0" w:firstColumn="0" w:lastColumn="0" w:oddVBand="0" w:evenVBand="0" w:oddHBand="0" w:evenHBand="0" w:firstRowFirstColumn="0" w:firstRowLastColumn="0" w:lastRowFirstColumn="0" w:lastRowLastColumn="0"/>
              <w:rPr>
                <w:rFonts w:ascii="Bodoni" w:eastAsia="Times New Roman" w:hAnsi="Bodoni" w:cs="Times New Roman"/>
                <w:color w:val="000000"/>
                <w:lang w:val="en-US"/>
              </w:rPr>
            </w:pPr>
            <w:r w:rsidRPr="00BF4118">
              <w:rPr>
                <w:rFonts w:ascii="Bodoni" w:eastAsia="Times New Roman" w:hAnsi="Bodoni" w:cs="Times New Roman"/>
                <w:color w:val="000000"/>
                <w:lang w:val="en-US"/>
              </w:rPr>
              <w:t xml:space="preserve">Proses penyaringan adalah salah satu dari banyak teknik laboratorium yang digunakan dalam praktik ilmiah. Ini adalah kesempatan bagi siswa untuk memahami bagaimana teknik-teknik ini digunakan dalam pengumpulan data dan analisis dalam konteks ilmu pengetahuan alam </w:t>
            </w:r>
            <w:r w:rsidRPr="00BF4118">
              <w:rPr>
                <w:rFonts w:ascii="Bodoni" w:eastAsia="Times New Roman" w:hAnsi="Bodoni" w:cs="Times New Roman"/>
                <w:color w:val="000000"/>
                <w:lang w:val="en-US"/>
              </w:rPr>
              <w:fldChar w:fldCharType="begin" w:fldLock="1"/>
            </w:r>
            <w:r w:rsidRPr="00BF4118">
              <w:rPr>
                <w:rFonts w:ascii="Bodoni" w:eastAsia="Times New Roman" w:hAnsi="Bodoni" w:cs="Times New Roman"/>
                <w:color w:val="000000"/>
                <w:lang w:val="en-US"/>
              </w:rPr>
              <w:instrText>ADDIN CSL_CITATION {"citationItems":[{"id":"ITEM-1","itemData":{"abstract":"… Penelitian menunjukkan bahwa kembang sepatu memiliki kandungan antioksidan, polifenol, flavonoid, vitamin C, dan mineral yang berfungsi untuk menjaga daya tahan tubuh, …","author":[{"dropping-particle":"","family":"Lestari","given":"S. M","non-dropping-particle":"","parse-names":false,"suffix":""}],"container-title":"National Conference of Islamic Natural Science","id":"ITEM-1","issued":{"date-parts":[["2022"]]},"page":"1","title":"Pemahaman Masyarakat Terhadap Pemanfaatan Kembang Sepatu (Hibiscus Rosa-Sinensis L.) Sebagai Tanaman Obat Hebal.","type":"article-journal"},"uris":["http://www.mendeley.com/documents/?uuid=fa48187e-10e8-4f2c-bf6f-6256e83bd57a"]}],"mendeley":{"formattedCitation":"(Lestari, 2022)","plainTextFormattedCitation":"(Lestari, 2022)","previouslyFormattedCitation":"(Lestari, 2022)"},"properties":{"noteIndex":0},"schema":"https://github.com/citation-style-language/schema/raw/master/csl-citation.json"}</w:instrText>
            </w:r>
            <w:r w:rsidRPr="00BF4118">
              <w:rPr>
                <w:rFonts w:ascii="Bodoni" w:eastAsia="Times New Roman" w:hAnsi="Bodoni" w:cs="Times New Roman"/>
                <w:color w:val="000000"/>
                <w:lang w:val="en-US"/>
              </w:rPr>
              <w:fldChar w:fldCharType="separate"/>
            </w:r>
            <w:r w:rsidRPr="00BF4118">
              <w:rPr>
                <w:rFonts w:ascii="Bodoni" w:eastAsia="Times New Roman" w:hAnsi="Bodoni" w:cs="Times New Roman"/>
                <w:noProof/>
                <w:color w:val="000000"/>
                <w:lang w:val="en-US"/>
              </w:rPr>
              <w:t>(Lestari, 2022)</w:t>
            </w:r>
            <w:r w:rsidRPr="00BF4118">
              <w:rPr>
                <w:rFonts w:ascii="Bodoni" w:eastAsia="Times New Roman" w:hAnsi="Bodoni" w:cs="Times New Roman"/>
                <w:color w:val="000000"/>
                <w:lang w:val="en-US"/>
              </w:rPr>
              <w:fldChar w:fldCharType="end"/>
            </w:r>
            <w:r w:rsidRPr="00BF4118">
              <w:rPr>
                <w:rFonts w:ascii="Bodoni" w:eastAsia="Times New Roman" w:hAnsi="Bodoni" w:cs="Times New Roman"/>
                <w:color w:val="000000"/>
                <w:lang w:val="en-US"/>
              </w:rPr>
              <w:t>.</w:t>
            </w:r>
          </w:p>
        </w:tc>
      </w:tr>
      <w:tr w:rsidR="00F5401A" w:rsidRPr="00BF4118" w14:paraId="3BF593BB" w14:textId="77777777" w:rsidTr="00F54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9E7AC53" w14:textId="77777777" w:rsidR="00F5401A" w:rsidRPr="00BF4118" w:rsidRDefault="00F5401A" w:rsidP="00BF4118">
            <w:pPr>
              <w:spacing w:before="120" w:after="120"/>
              <w:jc w:val="center"/>
              <w:rPr>
                <w:rFonts w:ascii="Bodoni" w:eastAsia="Times New Roman" w:hAnsi="Bodoni" w:cs="Times New Roman"/>
                <w:color w:val="000000"/>
                <w:lang w:val="en-US"/>
              </w:rPr>
            </w:pPr>
            <w:r w:rsidRPr="00BF4118">
              <w:rPr>
                <w:rFonts w:ascii="Bodoni" w:eastAsia="Times New Roman" w:hAnsi="Bodoni" w:cs="Times New Roman"/>
                <w:color w:val="000000"/>
                <w:lang w:val="en-US"/>
              </w:rPr>
              <w:t>5.</w:t>
            </w:r>
          </w:p>
        </w:tc>
        <w:tc>
          <w:tcPr>
            <w:tcW w:w="3266" w:type="dxa"/>
          </w:tcPr>
          <w:p w14:paraId="57CAD833"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hAnsi="Bodoni" w:cs="Times New Roman"/>
                <w:shd w:val="clear" w:color="auto" w:fill="FFFFFF"/>
                <w:lang w:val="en-US"/>
              </w:rPr>
            </w:pPr>
            <w:r w:rsidRPr="00BF4118">
              <w:rPr>
                <w:rFonts w:ascii="Bodoni" w:hAnsi="Bodoni" w:cs="Times New Roman"/>
                <w:shd w:val="clear" w:color="auto" w:fill="FFFFFF"/>
                <w:lang w:val="en-US"/>
              </w:rPr>
              <w:t>Ekstrak daun kembang sepatu siap dikonsumsi sebagai obat penurun panas</w:t>
            </w:r>
          </w:p>
        </w:tc>
        <w:tc>
          <w:tcPr>
            <w:tcW w:w="5811" w:type="dxa"/>
          </w:tcPr>
          <w:p w14:paraId="538F0ABC"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hAnsi="Bodoni" w:cs="Times New Roman"/>
                <w:lang w:val="en-US"/>
              </w:rPr>
            </w:pPr>
            <w:r w:rsidRPr="00BF4118">
              <w:rPr>
                <w:rFonts w:ascii="Bodoni" w:hAnsi="Bodoni" w:cs="Times New Roman"/>
              </w:rPr>
              <w:t>Flavonoid</w:t>
            </w:r>
            <w:r w:rsidRPr="00BF4118">
              <w:rPr>
                <w:rFonts w:ascii="Bodoni" w:hAnsi="Bodoni" w:cs="Times New Roman"/>
                <w:lang w:val="en-US"/>
              </w:rPr>
              <w:t xml:space="preserve"> pada daun kembag sepatu</w:t>
            </w:r>
            <w:r w:rsidRPr="00BF4118">
              <w:rPr>
                <w:rFonts w:ascii="Bodoni" w:hAnsi="Bodoni" w:cs="Times New Roman"/>
              </w:rPr>
              <w:t xml:space="preserve"> memiliki efek antipiretik dan diduga juga dapat menghambat reaksi biosintesis prostaglandin melalui mekanisme penghambatan enzim siklooksigenase 2</w:t>
            </w:r>
            <w:r w:rsidRPr="00BF4118">
              <w:rPr>
                <w:rFonts w:ascii="Bodoni" w:hAnsi="Bodoni" w:cs="Times New Roman"/>
                <w:lang w:val="en-US"/>
              </w:rPr>
              <w:t>. F</w:t>
            </w:r>
            <w:r w:rsidRPr="00BF4118">
              <w:rPr>
                <w:rFonts w:ascii="Bodoni" w:hAnsi="Bodoni" w:cs="Times New Roman"/>
              </w:rPr>
              <w:t>lavonoid mempunyai efek antipiretik yang berperan sebagai penurun panas</w:t>
            </w:r>
            <w:r w:rsidRPr="00BF4118">
              <w:rPr>
                <w:rFonts w:ascii="Bodoni" w:hAnsi="Bodoni" w:cs="Times New Roman"/>
                <w:lang w:val="en-US"/>
              </w:rPr>
              <w:t xml:space="preserve"> </w:t>
            </w:r>
            <w:r w:rsidRPr="00BF4118">
              <w:rPr>
                <w:rFonts w:ascii="Bodoni" w:hAnsi="Bodoni" w:cs="Times New Roman"/>
                <w:lang w:val="en-US"/>
              </w:rPr>
              <w:fldChar w:fldCharType="begin" w:fldLock="1"/>
            </w:r>
            <w:r w:rsidRPr="00BF4118">
              <w:rPr>
                <w:rFonts w:ascii="Bodoni" w:hAnsi="Bodoni" w:cs="Times New Roman"/>
                <w:lang w:val="en-US"/>
              </w:rPr>
              <w:instrText>ADDIN CSL_CITATION {"citationItems":[{"id":"ITEM-1","itemData":{"abstract":"Afrodisiaka adalah semua bahan baik obat dan makanan yang dapat membangkitkan gairah seksual. Di Indonesia terdapat begitu banyak bahan tanaman obat herbal alami yang dapat digunakan sebagai afrodisiaka. Salah satu tanaman yang dipercaya mempunyai khasiat sebagai afrodisiaka adalah tanaman kembang sepatu (Hibiscus rosa-sinensis L). Penelitian ini bertujuan untuk mengetahui pengaruh pemberian ekstrak etanol bunga kembang sepatu (Hibiscus rosa-sinensis L.) sebagai afrodisiaka pada tikus (Rattus norvegicus L.) putih jantan. Ekstrak bunga kembang sepatu diberikan secara oral setiap hari selama 8 hari. Terdapat 3 kelompok perlakuan yaitu kelompok kontrol yang diberikan akuades, kelompok perlakuan I diberikan ekstrak bunga kembang sepatu dengan dosis 1 g/KgBB, dan kelompok perlakuan II diberikan ekstrak bunga kembang sepatu konsentrasi 2g/KgBB, Parameter pengukuran berupa introduction (pendekatan), climbing (menunggang), dan coitus (kawin). Hasil penelitian menunjukkan bahwa ekstrak bunga kembang sepatu dapat meningkatkan libido tikus putih jantan. Dapat disimpulkan bahwa pemberian ekstrak bunga kembang sepatu secara oral selama 8 hari efektif meningkatkan libido tikus jantan pada dosis 1g/KgBB.","author":[{"dropping-particle":"","family":"Supriati","given":"Hamidah Sri","non-dropping-particle":"","parse-names":false,"suffix":""},{"dropping-particle":"","family":"Djuari","given":"Apif Pramana","non-dropping-particle":"","parse-names":false,"suffix":""},{"dropping-particle":"","family":"Kusumaningtyas","given":"Febrianika Ayu","non-dropping-particle":"","parse-names":false,"suffix":""}],"container-title":"Media Farmasi Indonesia","id":"ITEM-1","issue":"2","issued":{"date-parts":[["2017"]]},"page":"1105-1112","title":"Uji Efektivitas Antipiretik Dari Ekstrak Etanol Kulit Bunga Kembang Sepatu (Hibiscus rosa-sinensis L.) Pada Tikus Putih Jantan (Rattus Norvegicus)","type":"article-journal","volume":"11"},"uris":["http://www.mendeley.com/documents/?uuid=c50413ac-06f3-4ca3-a388-b1e95082ca8e"]}],"mendeley":{"formattedCitation":"(Supriati et al., 2017)","plainTextFormattedCitation":"(Supriati et al., 2017)","previouslyFormattedCitation":"(Supriati et al., 2017)"},"properties":{"noteIndex":0},"schema":"https://github.com/citation-style-language/schema/raw/master/csl-citation.json"}</w:instrText>
            </w:r>
            <w:r w:rsidRPr="00BF4118">
              <w:rPr>
                <w:rFonts w:ascii="Bodoni" w:hAnsi="Bodoni" w:cs="Times New Roman"/>
                <w:lang w:val="en-US"/>
              </w:rPr>
              <w:fldChar w:fldCharType="separate"/>
            </w:r>
            <w:r w:rsidRPr="00BF4118">
              <w:rPr>
                <w:rFonts w:ascii="Bodoni" w:hAnsi="Bodoni" w:cs="Times New Roman"/>
                <w:noProof/>
                <w:lang w:val="en-US"/>
              </w:rPr>
              <w:t>(Supriati et al., 2017)</w:t>
            </w:r>
            <w:r w:rsidRPr="00BF4118">
              <w:rPr>
                <w:rFonts w:ascii="Bodoni" w:hAnsi="Bodoni" w:cs="Times New Roman"/>
                <w:lang w:val="en-US"/>
              </w:rPr>
              <w:fldChar w:fldCharType="end"/>
            </w:r>
            <w:r w:rsidRPr="00BF4118">
              <w:rPr>
                <w:rFonts w:ascii="Bodoni" w:hAnsi="Bodoni" w:cs="Times New Roman"/>
                <w:lang w:val="en-US"/>
              </w:rPr>
              <w:t>.</w:t>
            </w:r>
          </w:p>
          <w:p w14:paraId="319BAAD6" w14:textId="77777777" w:rsidR="00F5401A" w:rsidRPr="00BF4118" w:rsidRDefault="00F5401A" w:rsidP="00BF4118">
            <w:pPr>
              <w:spacing w:before="120" w:after="120"/>
              <w:cnfStyle w:val="000000100000" w:firstRow="0" w:lastRow="0" w:firstColumn="0" w:lastColumn="0" w:oddVBand="0" w:evenVBand="0" w:oddHBand="1" w:evenHBand="0" w:firstRowFirstColumn="0" w:firstRowLastColumn="0" w:lastRowFirstColumn="0" w:lastRowLastColumn="0"/>
              <w:rPr>
                <w:rFonts w:ascii="Bodoni" w:eastAsia="Times New Roman" w:hAnsi="Bodoni" w:cs="Times New Roman"/>
                <w:color w:val="000000"/>
                <w:lang w:val="en-US"/>
              </w:rPr>
            </w:pPr>
            <w:r w:rsidRPr="00BF4118">
              <w:rPr>
                <w:rFonts w:ascii="Bodoni" w:hAnsi="Bodoni" w:cs="Times New Roman"/>
                <w:lang w:val="en-US"/>
              </w:rPr>
              <w:t xml:space="preserve">Menurut </w:t>
            </w:r>
            <w:r w:rsidRPr="00BF4118">
              <w:rPr>
                <w:rFonts w:ascii="Bodoni" w:hAnsi="Bodoni" w:cs="Times New Roman"/>
                <w:lang w:val="en-US"/>
              </w:rPr>
              <w:fldChar w:fldCharType="begin" w:fldLock="1"/>
            </w:r>
            <w:r w:rsidRPr="00BF4118">
              <w:rPr>
                <w:rFonts w:ascii="Bodoni" w:hAnsi="Bodoni" w:cs="Times New Roman"/>
                <w:lang w:val="en-US"/>
              </w:rPr>
              <w:instrText>ADDIN CSL_CITATION {"citationItems":[{"id":"ITEM-1","itemData":{"author":[{"dropping-particle":"","family":"Marpaung","given":"Eva Anggraini","non-dropping-particle":"","parse-names":false,"suffix":""}],"container-title":"Jurnal Farmasi Klinik dan Sains","id":"ITEM-1","issued":{"date-parts":[["2019"]]},"title":"KARAKTERISTIK FISIK, KIMIA DAN ORGANOLEPTIK PERMEN JELI DAUN KEMBANG SEPATU (Hibiscus rosa sinensis L.)","type":"article-journal"},"uris":["http://www.mendeley.com/documents/?uuid=6d05cd48-3a57-4a41-a418-ddc329b9afca"]}],"mendeley":{"formattedCitation":"(Marpaung, 2019)","plainTextFormattedCitation":"(Marpaung, 2019)","previouslyFormattedCitation":"(Marpaung, 2019)"},"properties":{"noteIndex":0},"schema":"https://github.com/citation-style-language/schema/raw/master/csl-citation.json"}</w:instrText>
            </w:r>
            <w:r w:rsidRPr="00BF4118">
              <w:rPr>
                <w:rFonts w:ascii="Bodoni" w:hAnsi="Bodoni" w:cs="Times New Roman"/>
                <w:lang w:val="en-US"/>
              </w:rPr>
              <w:fldChar w:fldCharType="separate"/>
            </w:r>
            <w:r w:rsidRPr="00BF4118">
              <w:rPr>
                <w:rFonts w:ascii="Bodoni" w:hAnsi="Bodoni" w:cs="Times New Roman"/>
                <w:noProof/>
                <w:lang w:val="en-US"/>
              </w:rPr>
              <w:t>(Marpaung, 2019)</w:t>
            </w:r>
            <w:r w:rsidRPr="00BF4118">
              <w:rPr>
                <w:rFonts w:ascii="Bodoni" w:hAnsi="Bodoni" w:cs="Times New Roman"/>
                <w:lang w:val="en-US"/>
              </w:rPr>
              <w:fldChar w:fldCharType="end"/>
            </w:r>
            <w:r w:rsidRPr="00BF4118">
              <w:rPr>
                <w:rFonts w:ascii="Bodoni" w:hAnsi="Bodoni" w:cs="Times New Roman"/>
                <w:lang w:val="en-US"/>
              </w:rPr>
              <w:t xml:space="preserve"> </w:t>
            </w:r>
            <w:r w:rsidRPr="00BF4118">
              <w:rPr>
                <w:rFonts w:ascii="Bodoni" w:hAnsi="Bodoni" w:cs="Times New Roman"/>
              </w:rPr>
              <w:t>tidak terdapat senyawa-senyawa beracun di dalam lendir ekstrak daun kembang sepatu yang telah diteliti, sehingga daun kembang sepatu aman untuk dikonsumsi</w:t>
            </w:r>
            <w:r w:rsidRPr="00BF4118">
              <w:rPr>
                <w:rFonts w:ascii="Bodoni" w:hAnsi="Bodoni"/>
              </w:rPr>
              <w:t>.</w:t>
            </w:r>
          </w:p>
        </w:tc>
      </w:tr>
    </w:tbl>
    <w:p w14:paraId="7B7FD6C1" w14:textId="77777777" w:rsidR="00BF4118" w:rsidRDefault="00BF4118" w:rsidP="00BF4118">
      <w:pPr>
        <w:pBdr>
          <w:top w:val="nil"/>
          <w:left w:val="nil"/>
          <w:bottom w:val="nil"/>
          <w:right w:val="nil"/>
          <w:between w:val="nil"/>
        </w:pBdr>
        <w:spacing w:after="0" w:line="240" w:lineRule="auto"/>
        <w:ind w:firstLine="567"/>
        <w:jc w:val="both"/>
        <w:rPr>
          <w:rFonts w:ascii="Bodoni" w:hAnsi="Bodoni" w:cs="Times New Roman"/>
          <w:shd w:val="clear" w:color="auto" w:fill="FFFFFF"/>
        </w:rPr>
      </w:pPr>
    </w:p>
    <w:p w14:paraId="038A88F0" w14:textId="77777777" w:rsidR="00BF4118" w:rsidRDefault="00BF4118" w:rsidP="00BF4118">
      <w:pPr>
        <w:pBdr>
          <w:top w:val="nil"/>
          <w:left w:val="nil"/>
          <w:bottom w:val="nil"/>
          <w:right w:val="nil"/>
          <w:between w:val="nil"/>
        </w:pBdr>
        <w:spacing w:after="200" w:line="276" w:lineRule="auto"/>
        <w:ind w:firstLine="567"/>
        <w:jc w:val="both"/>
        <w:rPr>
          <w:rFonts w:ascii="Bodoni" w:eastAsia="Times New Roman" w:hAnsi="Bodoni" w:cs="Times New Roman"/>
          <w:color w:val="000000"/>
          <w:szCs w:val="20"/>
          <w:lang w:val="en-US"/>
        </w:rPr>
      </w:pPr>
      <w:r w:rsidRPr="00BF4118">
        <w:rPr>
          <w:rFonts w:ascii="Bodoni" w:hAnsi="Bodoni" w:cs="Times New Roman"/>
          <w:szCs w:val="20"/>
          <w:lang w:val="en-US"/>
        </w:rPr>
        <w:t xml:space="preserve">Berdasarkan table 1 diatas, menunjukan bahwa perasan daun kembang sepatu dapat digunakan sebagai obat penurun panas karena zat-zat yang terkandung dalam daun kembang sepatu berpotensi sebagai penurun panas. </w:t>
      </w:r>
      <w:r w:rsidRPr="00BF4118">
        <w:rPr>
          <w:rFonts w:ascii="Bodoni" w:hAnsi="Bodoni" w:cs="Times New Roman"/>
          <w:szCs w:val="20"/>
        </w:rPr>
        <w:t>Pada proses pengolahan ekstrak daun kembang sepatu sebagai obat penurun panas, masyarakat memiliki pengetahuan asli (</w:t>
      </w:r>
      <w:r w:rsidRPr="00BF4118">
        <w:rPr>
          <w:rFonts w:ascii="Bodoni" w:hAnsi="Bodoni" w:cs="Times New Roman"/>
          <w:i/>
          <w:iCs/>
          <w:szCs w:val="20"/>
        </w:rPr>
        <w:t>indigenous science</w:t>
      </w:r>
      <w:r w:rsidRPr="00BF4118">
        <w:rPr>
          <w:rFonts w:ascii="Bodoni" w:hAnsi="Bodoni" w:cs="Times New Roman"/>
          <w:szCs w:val="20"/>
        </w:rPr>
        <w:t>) yang mereka yakini berpengaruh terhadap</w:t>
      </w:r>
      <w:r w:rsidRPr="00BF4118">
        <w:rPr>
          <w:rFonts w:ascii="Bodoni" w:hAnsi="Bodoni" w:cs="Times New Roman"/>
          <w:szCs w:val="20"/>
          <w:lang w:val="en-US"/>
        </w:rPr>
        <w:t xml:space="preserve"> pengaruh obat yang mereka buat</w:t>
      </w:r>
      <w:r w:rsidRPr="00BF4118">
        <w:rPr>
          <w:rFonts w:ascii="Bodoni" w:hAnsi="Bodoni" w:cs="Times New Roman"/>
          <w:szCs w:val="20"/>
        </w:rPr>
        <w:t>. Pengetahuan asli tersebut sudah dipercayai secara turun temurun. Pengetahuan asli tersebut dapat dikonstrusi menjadi pengetahuan ilmiah yang secara universal dapat dipercayai kebenarannya</w:t>
      </w:r>
      <w:r w:rsidRPr="00BF4118">
        <w:rPr>
          <w:rFonts w:ascii="Bodoni" w:hAnsi="Bodoni" w:cs="Times New Roman"/>
          <w:szCs w:val="20"/>
          <w:lang w:val="en-US"/>
        </w:rPr>
        <w:t xml:space="preserve">. </w:t>
      </w:r>
      <w:r w:rsidRPr="00BF4118">
        <w:rPr>
          <w:rFonts w:ascii="Bodoni" w:hAnsi="Bodoni" w:cs="Times New Roman"/>
          <w:szCs w:val="20"/>
        </w:rPr>
        <w:t>didalam daun bunga sepatu mengandung flavo</w:t>
      </w:r>
      <w:r w:rsidRPr="00BF4118">
        <w:rPr>
          <w:rFonts w:ascii="Bodoni" w:hAnsi="Bodoni" w:cs="Times New Roman"/>
          <w:szCs w:val="20"/>
          <w:lang w:val="en-US"/>
        </w:rPr>
        <w:t>noid,</w:t>
      </w:r>
      <w:r w:rsidRPr="00BF4118">
        <w:rPr>
          <w:rFonts w:ascii="Bodoni" w:hAnsi="Bodoni" w:cs="Times New Roman"/>
          <w:szCs w:val="20"/>
        </w:rPr>
        <w:t xml:space="preserve"> saponin, polefenol, minyak atsiri, kalsium, yang dapat mengatasi demam.</w:t>
      </w:r>
    </w:p>
    <w:p w14:paraId="19637C3A" w14:textId="74B41D3A" w:rsidR="00BF4118" w:rsidRPr="00BF4118" w:rsidRDefault="00BF4118" w:rsidP="00BF4118">
      <w:pPr>
        <w:pBdr>
          <w:top w:val="nil"/>
          <w:left w:val="nil"/>
          <w:bottom w:val="nil"/>
          <w:right w:val="nil"/>
          <w:between w:val="nil"/>
        </w:pBdr>
        <w:spacing w:after="200" w:line="276" w:lineRule="auto"/>
        <w:ind w:firstLine="567"/>
        <w:jc w:val="both"/>
        <w:rPr>
          <w:rFonts w:ascii="Bodoni" w:eastAsia="Times New Roman" w:hAnsi="Bodoni" w:cs="Times New Roman"/>
          <w:color w:val="000000"/>
          <w:szCs w:val="20"/>
          <w:lang w:val="en-US"/>
        </w:rPr>
      </w:pPr>
      <w:r w:rsidRPr="00BF4118">
        <w:rPr>
          <w:rFonts w:ascii="Bodoni" w:hAnsi="Bodoni" w:cs="Times New Roman"/>
          <w:szCs w:val="20"/>
          <w:lang w:val="en-US"/>
        </w:rPr>
        <w:t>Penggunaan bagian daun</w:t>
      </w:r>
      <w:r w:rsidRPr="00BF4118">
        <w:rPr>
          <w:rFonts w:ascii="Bodoni" w:hAnsi="Bodoni" w:cs="Times New Roman"/>
          <w:szCs w:val="20"/>
        </w:rPr>
        <w:t xml:space="preserve"> </w:t>
      </w:r>
      <w:r w:rsidRPr="00BF4118">
        <w:rPr>
          <w:rFonts w:ascii="Bodoni" w:hAnsi="Bodoni" w:cs="Times New Roman"/>
          <w:szCs w:val="20"/>
          <w:lang w:val="en-US"/>
        </w:rPr>
        <w:t xml:space="preserve">kembang sepatu sebagai obat </w:t>
      </w:r>
      <w:r w:rsidRPr="00BF4118">
        <w:rPr>
          <w:rFonts w:ascii="Bodoni" w:hAnsi="Bodoni" w:cs="Times New Roman"/>
          <w:szCs w:val="20"/>
        </w:rPr>
        <w:t>dikarenakan daun mempunyai tekstur yang lunak dengan kandungan air yang tinggi pula (70-80%). Tekstur daun yang lunak menjadikan daun mudah diekstrak untuk digunakan sebagai obat</w:t>
      </w:r>
      <w:r w:rsidRPr="00BF4118">
        <w:rPr>
          <w:rFonts w:ascii="Bodoni" w:hAnsi="Bodoni" w:cs="Times New Roman"/>
          <w:szCs w:val="20"/>
          <w:lang w:val="en-US"/>
        </w:rPr>
        <w:t xml:space="preserve"> </w:t>
      </w:r>
      <w:r w:rsidRPr="00BF4118">
        <w:rPr>
          <w:rFonts w:ascii="Bodoni" w:hAnsi="Bodoni" w:cs="Times New Roman"/>
          <w:szCs w:val="20"/>
          <w:lang w:val="en-US"/>
        </w:rPr>
        <w:fldChar w:fldCharType="begin" w:fldLock="1"/>
      </w:r>
      <w:r w:rsidRPr="00BF4118">
        <w:rPr>
          <w:rFonts w:ascii="Bodoni" w:hAnsi="Bodoni" w:cs="Times New Roman"/>
          <w:szCs w:val="20"/>
          <w:lang w:val="en-US"/>
        </w:rPr>
        <w:instrText>ADDIN CSL_CITATION {"citationItems":[{"id":"ITEM-1","itemData":{"abstract":"Tujuan penelitian ini adalah untuk memberikan deskripsi data maupun informasi mengenai budaya masyarakat di beberapa wilayah di Jawa Timur dalam memanfaatkan tumbuh-tumbuhan berkhasiat obat yang tumbuh di lingkungan sekitar tempat tinggal sebagai obat tradisional. Jenis penelitian yang digunakan adalah penelitian kualitatif. Tanaman obat dalam penelitian ini diperoleh dari hasil penelitian terdahulu mengenai etnobotani tanaman obat di beberapa wilayah di Jawa Timur. Hasil analisis data menunjukkan terdapat 173 tanaman yang digunakan sebagai obat tradisional yang terdiri dari berbagai family yaitu Basellaceae, Piperaceae, Zingiberaceae, Euphorbiaceae, Arceae, Caricaceae, Annonaceae, Agavaceae, Rubiaceae, Apocynaceae, Lamiaceae, Achantaceae, Asteraceae, Malvaceae, Boraginaceae, Moringaceae, Solanaceae, Fabaceae, Moraceae, Rutaceae, Myrtaceae, Verbebaceae, Crassulaceae, Musaceae, Oliaceae, Punicaceae, Pandanaceae, Portulaceae, Thymelaeceae, Convolvolaceae, Caesalpinaceae, Burseraceae, Liliaceae, Nyctaginaceae. Tanaman yang paling sering digunakan adalah tanaman dari family Zingiberaceae seperti jahe, kunyit, kunci dan temulawak. Organ tanaman yang dimanfaatkan dari masing-masing tanaman juga bervariasi mulai dari akar, rimpang, batang, daun, buah dan bunga. Cara pengolahan yang umum dilakukan di seluruh daerah adalah dengan cara direbus, dikeringkan, dibakar, diparut, ditumbuk, dijus, diseduh, dihirup, dikukus, direndam, dikonsumsi secara langsung, dioleskan, ditempelkan dan diambil getahnya. Masyarakat memperoleh tanaman yang dimanfaatkan sebagai obat dengan berbagai cara yaitu Budidaya, mengambil dari alam sekitar, dan membeli di pasar.","author":[{"dropping-particle":"","family":"Fauzy","given":"Ahmad","non-dropping-particle":"","parse-names":false,"suffix":""},{"dropping-particle":"","family":"Asy'ari","given":"","non-dropping-particle":"","parse-names":false,"suffix":""}],"container-title":"Jurnal Pedago Biologi","id":"ITEM-1","issue":"2","issued":{"date-parts":[["2020"]]},"page":"46-52","title":"Studi Etnobotani Tanaman Obat di Wilayah Jawa Timur dan Pemanfaatannya Sebagai Media Edukasi Masyarakat Berbasis Website","type":"article-journal","volume":"8"},"uris":["http://www.mendeley.com/documents/?uuid=a6a6cfa7-7cd9-42d6-adeb-8abc209aaa8d"]}],"mendeley":{"formattedCitation":"(Fauzy &amp; Asy’ari, 2020)","plainTextFormattedCitation":"(Fauzy &amp; Asy’ari, 2020)","previouslyFormattedCitation":"(Fauzy &amp; Asy’ari, 2020)"},"properties":{"noteIndex":0},"schema":"https://github.com/citation-style-language/schema/raw/master/csl-citation.json"}</w:instrText>
      </w:r>
      <w:r w:rsidRPr="00BF4118">
        <w:rPr>
          <w:rFonts w:ascii="Bodoni" w:hAnsi="Bodoni" w:cs="Times New Roman"/>
          <w:szCs w:val="20"/>
          <w:lang w:val="en-US"/>
        </w:rPr>
        <w:fldChar w:fldCharType="separate"/>
      </w:r>
      <w:r w:rsidRPr="00BF4118">
        <w:rPr>
          <w:rFonts w:ascii="Bodoni" w:hAnsi="Bodoni" w:cs="Times New Roman"/>
          <w:noProof/>
          <w:szCs w:val="20"/>
          <w:lang w:val="en-US"/>
        </w:rPr>
        <w:t>(Fauzy &amp; Asy’ari, 2020)</w:t>
      </w:r>
      <w:r w:rsidRPr="00BF4118">
        <w:rPr>
          <w:rFonts w:ascii="Bodoni" w:hAnsi="Bodoni" w:cs="Times New Roman"/>
          <w:szCs w:val="20"/>
          <w:lang w:val="en-US"/>
        </w:rPr>
        <w:fldChar w:fldCharType="end"/>
      </w:r>
      <w:r w:rsidRPr="00BF4118">
        <w:rPr>
          <w:rFonts w:ascii="Bodoni" w:hAnsi="Bodoni" w:cs="Times New Roman"/>
          <w:szCs w:val="20"/>
        </w:rPr>
        <w:t>. Selain itu daun merupakan tempat akumulasi fotosintat yang diduga mengandung unsur-unsur (zat organik) yang memiliki sifat menyembuhkan penyakit</w:t>
      </w:r>
      <w:r w:rsidRPr="00BF4118">
        <w:rPr>
          <w:rFonts w:ascii="Bodoni" w:hAnsi="Bodoni" w:cs="Times New Roman"/>
          <w:szCs w:val="20"/>
          <w:lang w:val="en-US"/>
        </w:rPr>
        <w:t xml:space="preserve">. </w:t>
      </w:r>
      <w:r w:rsidRPr="00BF4118">
        <w:rPr>
          <w:rFonts w:ascii="Bodoni" w:hAnsi="Bodoni" w:cs="Times New Roman"/>
        </w:rPr>
        <w:t>Selain itu pemanenan daun dianggap lebih efisien karena daun akan tumbuh lebih cepat dibandingkan dengan bagian tumbuhan lainnya</w:t>
      </w:r>
      <w:r w:rsidRPr="00BF4118">
        <w:rPr>
          <w:rFonts w:ascii="Bodoni" w:hAnsi="Bodoni" w:cs="Times New Roman"/>
          <w:lang w:val="en-US"/>
        </w:rPr>
        <w:t xml:space="preserve"> </w:t>
      </w:r>
      <w:r w:rsidRPr="00BF4118">
        <w:rPr>
          <w:rFonts w:ascii="Bodoni" w:hAnsi="Bodoni" w:cs="Times New Roman"/>
          <w:lang w:val="en-US"/>
        </w:rPr>
        <w:fldChar w:fldCharType="begin" w:fldLock="1"/>
      </w:r>
      <w:r w:rsidRPr="00BF4118">
        <w:rPr>
          <w:rFonts w:ascii="Bodoni" w:hAnsi="Bodoni" w:cs="Times New Roman"/>
          <w:lang w:val="en-US"/>
        </w:rPr>
        <w:instrText>ADDIN CSL_CITATION {"citationItems":[{"id":"ITEM-1","itemData":{"abstract":"Studi ini bertujuan untuk membuat air hasil remasan daun kembang sepatu yang dapat menurunkan panas dalam. Metode yang dilakukan adalah eksperimen dan uji aktivitas katalitik secara langsung. Tahapan pertama dilakukan dengan pembuatan air hasil remasan dari daun kembang sepatu. Uji","author":[{"dropping-particle":"","family":"Handayani","given":"Dewi","non-dropping-particle":"","parse-names":false,"suffix":""},{"dropping-particle":"","family":"Kimia","given":"Jurusan","non-dropping-particle":"","parse-names":false,"suffix":""},{"dropping-particle":"","family":"Padang","given":"Universitas Negeri","non-dropping-particle":"","parse-names":false,"suffix":""}],"container-title":"Jurusan Kimia, FMIPA, Universitas Negeri Padang, Indonesia E-mail:","id":"ITEM-1","issued":{"date-parts":[["2019"]]},"title":"Kajian Kinetika Katalitik Herbal Dari Air Hasil Remasan Daun Kembang Sepatu dalam Menurunkan Panas Dalam","type":"article-journal"},"uris":["http://www.mendeley.com/documents/?uuid=10390ac1-a88b-443f-b089-acbb45a31cbb"]}],"mendeley":{"formattedCitation":"(Handayani et al., 2019)","plainTextFormattedCitation":"(Handayani et al., 2019)","previouslyFormattedCitation":"(Handayani et al., 2019)"},"properties":{"noteIndex":0},"schema":"https://github.com/citation-style-language/schema/raw/master/csl-citation.json"}</w:instrText>
      </w:r>
      <w:r w:rsidRPr="00BF4118">
        <w:rPr>
          <w:rFonts w:ascii="Bodoni" w:hAnsi="Bodoni" w:cs="Times New Roman"/>
          <w:lang w:val="en-US"/>
        </w:rPr>
        <w:fldChar w:fldCharType="separate"/>
      </w:r>
      <w:r w:rsidRPr="00BF4118">
        <w:rPr>
          <w:rFonts w:ascii="Bodoni" w:hAnsi="Bodoni" w:cs="Times New Roman"/>
          <w:noProof/>
          <w:lang w:val="en-US"/>
        </w:rPr>
        <w:t>(Handayani et al., 2019)</w:t>
      </w:r>
      <w:r w:rsidRPr="00BF4118">
        <w:rPr>
          <w:rFonts w:ascii="Bodoni" w:hAnsi="Bodoni" w:cs="Times New Roman"/>
          <w:lang w:val="en-US"/>
        </w:rPr>
        <w:fldChar w:fldCharType="end"/>
      </w:r>
    </w:p>
    <w:p w14:paraId="264DDF0C" w14:textId="654FAF57" w:rsidR="00B35D94" w:rsidRDefault="00901210" w:rsidP="00BF4118">
      <w:pPr>
        <w:pBdr>
          <w:top w:val="nil"/>
          <w:left w:val="nil"/>
          <w:bottom w:val="nil"/>
          <w:right w:val="nil"/>
          <w:between w:val="nil"/>
        </w:pBdr>
        <w:spacing w:after="40" w:line="276" w:lineRule="auto"/>
        <w:jc w:val="both"/>
        <w:rPr>
          <w:rFonts w:ascii="Bodoni" w:eastAsia="Bodoni" w:hAnsi="Bodoni" w:cs="Bodoni"/>
          <w:color w:val="000000"/>
        </w:rPr>
      </w:pPr>
      <w:r>
        <w:rPr>
          <w:rFonts w:ascii="Bodoni" w:eastAsia="Bodoni" w:hAnsi="Bodoni" w:cs="Bodoni"/>
          <w:b/>
          <w:color w:val="000000"/>
        </w:rPr>
        <w:t xml:space="preserve">KESIMPULAN </w:t>
      </w:r>
    </w:p>
    <w:p w14:paraId="1472A814" w14:textId="255DB19E" w:rsidR="00B35D94" w:rsidRPr="00BF4118" w:rsidRDefault="00BF4118" w:rsidP="00BF4118">
      <w:pPr>
        <w:pBdr>
          <w:top w:val="nil"/>
          <w:left w:val="nil"/>
          <w:bottom w:val="nil"/>
          <w:right w:val="nil"/>
          <w:between w:val="nil"/>
        </w:pBdr>
        <w:spacing w:after="200" w:line="240" w:lineRule="auto"/>
        <w:ind w:firstLine="567"/>
        <w:jc w:val="both"/>
        <w:rPr>
          <w:rFonts w:ascii="Bodoni" w:hAnsi="Bodoni"/>
        </w:rPr>
      </w:pPr>
      <w:r w:rsidRPr="00BF4118">
        <w:rPr>
          <w:rFonts w:ascii="Bodoni" w:hAnsi="Bodoni" w:cs="Times New Roman"/>
        </w:rPr>
        <w:t xml:space="preserve">Hasil penelitian menunjukkan bahwa pengetahuan masyarakat terkait </w:t>
      </w:r>
      <w:r w:rsidRPr="00BF4118">
        <w:rPr>
          <w:rFonts w:ascii="Bodoni" w:hAnsi="Bodoni" w:cs="Times New Roman"/>
          <w:lang w:val="en-US"/>
        </w:rPr>
        <w:t xml:space="preserve">penggunaan ekstrak daun kembang sepatu sebagai obat penurun panas </w:t>
      </w:r>
      <w:r w:rsidRPr="00BF4118">
        <w:rPr>
          <w:rFonts w:ascii="Bodoni" w:hAnsi="Bodoni" w:cs="Times New Roman"/>
        </w:rPr>
        <w:t xml:space="preserve">bersumber dari pengalaman yang diwariskan secara turun-temurun dari satu generasi ke generasi berikutnya. Pengtahuan tersebut dapat dijadikan sebagai sumber belajar dengan pendekatan etnosains </w:t>
      </w:r>
      <w:r w:rsidRPr="00BF4118">
        <w:rPr>
          <w:rFonts w:ascii="Bodoni" w:hAnsi="Bodoni" w:cs="Times New Roman"/>
          <w:lang w:val="en-US"/>
        </w:rPr>
        <w:t xml:space="preserve">pada bidang etnomedisin </w:t>
      </w:r>
      <w:r w:rsidRPr="00BF4118">
        <w:rPr>
          <w:rFonts w:ascii="Bodoni" w:hAnsi="Bodoni" w:cs="Times New Roman"/>
        </w:rPr>
        <w:t xml:space="preserve">melalui rekonstruksi pengetahuan lokal masyarakat ke dalam sains ilmiah. </w:t>
      </w:r>
    </w:p>
    <w:p w14:paraId="0DA6BD24" w14:textId="74237F85" w:rsidR="00B35D94" w:rsidRDefault="00901210">
      <w:pPr>
        <w:pBdr>
          <w:top w:val="nil"/>
          <w:left w:val="nil"/>
          <w:bottom w:val="nil"/>
          <w:right w:val="nil"/>
          <w:between w:val="nil"/>
        </w:pBdr>
        <w:spacing w:after="40" w:line="276" w:lineRule="auto"/>
        <w:jc w:val="both"/>
        <w:rPr>
          <w:rFonts w:ascii="Bodoni" w:eastAsia="Bodoni" w:hAnsi="Bodoni" w:cs="Bodoni"/>
          <w:color w:val="000000"/>
        </w:rPr>
      </w:pPr>
      <w:r>
        <w:rPr>
          <w:rFonts w:ascii="Bodoni" w:eastAsia="Bodoni" w:hAnsi="Bodoni" w:cs="Bodoni"/>
          <w:b/>
          <w:color w:val="000000"/>
        </w:rPr>
        <w:lastRenderedPageBreak/>
        <w:t xml:space="preserve">UCAPAN TERIMA KASIH </w:t>
      </w:r>
    </w:p>
    <w:p w14:paraId="50B2D88E" w14:textId="1133828E" w:rsidR="00B35D94" w:rsidRDefault="005004DF" w:rsidP="005004DF">
      <w:pPr>
        <w:pBdr>
          <w:top w:val="nil"/>
          <w:left w:val="nil"/>
          <w:bottom w:val="nil"/>
          <w:right w:val="nil"/>
          <w:between w:val="nil"/>
        </w:pBdr>
        <w:spacing w:after="200" w:line="240" w:lineRule="auto"/>
        <w:ind w:firstLine="567"/>
        <w:jc w:val="both"/>
        <w:rPr>
          <w:rFonts w:ascii="Bodoni" w:eastAsia="Bodoni" w:hAnsi="Bodoni" w:cs="Bodoni"/>
          <w:color w:val="FF0000"/>
        </w:rPr>
      </w:pPr>
      <w:r>
        <w:rPr>
          <w:rFonts w:ascii="Bodoni" w:eastAsia="Bodoni" w:hAnsi="Bodoni" w:cs="Bodoni"/>
          <w:color w:val="000000"/>
          <w:lang w:val="en-US"/>
        </w:rPr>
        <w:t xml:space="preserve">Peneliti ingin berterima kasih kepada Baoak Muhammad Ilham Syarif sebagai dosen pembimbing dalam pembuatan artikel ini. Penulis juga berterima kasih kepada narasumber yang ikut berprtisipasi dalam artikel ini. </w:t>
      </w:r>
      <w:r w:rsidR="00901210">
        <w:rPr>
          <w:rFonts w:ascii="Bodoni" w:eastAsia="Bodoni" w:hAnsi="Bodoni" w:cs="Bodoni"/>
          <w:color w:val="000000"/>
        </w:rPr>
        <w:t xml:space="preserve"> </w:t>
      </w:r>
    </w:p>
    <w:p w14:paraId="782AAE8D" w14:textId="00243E5B" w:rsidR="00B35D94" w:rsidRDefault="00901210">
      <w:pPr>
        <w:pBdr>
          <w:top w:val="nil"/>
          <w:left w:val="nil"/>
          <w:bottom w:val="nil"/>
          <w:right w:val="nil"/>
          <w:between w:val="nil"/>
        </w:pBdr>
        <w:spacing w:after="40" w:line="276" w:lineRule="auto"/>
        <w:jc w:val="both"/>
        <w:rPr>
          <w:rFonts w:ascii="Bodoni" w:eastAsia="Bodoni" w:hAnsi="Bodoni" w:cs="Bodoni"/>
          <w:b/>
          <w:color w:val="FF0000"/>
        </w:rPr>
      </w:pPr>
      <w:r>
        <w:rPr>
          <w:rFonts w:ascii="Bodoni" w:eastAsia="Bodoni" w:hAnsi="Bodoni" w:cs="Bodoni"/>
          <w:b/>
          <w:color w:val="000000"/>
        </w:rPr>
        <w:t xml:space="preserve">DAFTAR PUSTAKA </w:t>
      </w:r>
    </w:p>
    <w:p w14:paraId="2522AC78" w14:textId="72D664C3"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Pr>
          <w:rFonts w:ascii="Bodoni" w:eastAsia="Bodoni" w:hAnsi="Bodoni" w:cs="Bodoni"/>
        </w:rPr>
        <w:fldChar w:fldCharType="begin" w:fldLock="1"/>
      </w:r>
      <w:r>
        <w:rPr>
          <w:rFonts w:ascii="Bodoni" w:eastAsia="Bodoni" w:hAnsi="Bodoni" w:cs="Bodoni"/>
        </w:rPr>
        <w:instrText xml:space="preserve">ADDIN Mendeley Bibliography CSL_BIBLIOGRAPHY </w:instrText>
      </w:r>
      <w:r>
        <w:rPr>
          <w:rFonts w:ascii="Bodoni" w:eastAsia="Bodoni" w:hAnsi="Bodoni" w:cs="Bodoni"/>
        </w:rPr>
        <w:fldChar w:fldCharType="separate"/>
      </w:r>
      <w:r w:rsidRPr="005004DF">
        <w:rPr>
          <w:rFonts w:ascii="Bodoni" w:hAnsi="Bodoni" w:cs="Times New Roman"/>
          <w:noProof/>
          <w:szCs w:val="24"/>
        </w:rPr>
        <w:t xml:space="preserve">Alqamari, M., Tarigan, D. M., &amp; Alridiwirsah. (2017). Budidaya Tanaman Obat &amp; Rempah. In </w:t>
      </w:r>
      <w:r w:rsidRPr="005004DF">
        <w:rPr>
          <w:rFonts w:ascii="Bodoni" w:hAnsi="Bodoni" w:cs="Times New Roman"/>
          <w:i/>
          <w:iCs/>
          <w:noProof/>
          <w:szCs w:val="24"/>
        </w:rPr>
        <w:t>Umsu Press</w:t>
      </w:r>
      <w:r w:rsidRPr="005004DF">
        <w:rPr>
          <w:rFonts w:ascii="Bodoni" w:hAnsi="Bodoni" w:cs="Times New Roman"/>
          <w:noProof/>
          <w:szCs w:val="24"/>
        </w:rPr>
        <w:t>.</w:t>
      </w:r>
    </w:p>
    <w:p w14:paraId="3E3F4D9D"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Aminah, S., Wardenaar, E., &amp; Muflihati. (2016). Tumbuhan obat yang dimanfaatkan oleh battra di desa sejahtera kecamatan sukadana kabupaten kayong utara. </w:t>
      </w:r>
      <w:r w:rsidRPr="005004DF">
        <w:rPr>
          <w:rFonts w:ascii="Bodoni" w:hAnsi="Bodoni" w:cs="Times New Roman"/>
          <w:i/>
          <w:iCs/>
          <w:noProof/>
          <w:szCs w:val="24"/>
        </w:rPr>
        <w:t>Jurnal Hutan Lestaristari</w:t>
      </w:r>
      <w:r w:rsidRPr="005004DF">
        <w:rPr>
          <w:rFonts w:ascii="Bodoni" w:hAnsi="Bodoni" w:cs="Times New Roman"/>
          <w:noProof/>
          <w:szCs w:val="24"/>
        </w:rPr>
        <w:t xml:space="preserve">, </w:t>
      </w:r>
      <w:r w:rsidRPr="005004DF">
        <w:rPr>
          <w:rFonts w:ascii="Bodoni" w:hAnsi="Bodoni" w:cs="Times New Roman"/>
          <w:i/>
          <w:iCs/>
          <w:noProof/>
          <w:szCs w:val="24"/>
        </w:rPr>
        <w:t>4</w:t>
      </w:r>
      <w:r w:rsidRPr="005004DF">
        <w:rPr>
          <w:rFonts w:ascii="Bodoni" w:hAnsi="Bodoni" w:cs="Times New Roman"/>
          <w:noProof/>
          <w:szCs w:val="24"/>
        </w:rPr>
        <w:t>(3), 299–305.</w:t>
      </w:r>
    </w:p>
    <w:p w14:paraId="1D914798"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Astuti, H., Azhari, R., Purwoto, Agus, S., &amp; Jeckvy, H. (2019). Identifikasi Pelaku Etnomedisin dan Informasi Jenis Tanaman Obat yang digunakan dan Tumbuh di Provinsi Lampung. </w:t>
      </w:r>
      <w:r w:rsidRPr="005004DF">
        <w:rPr>
          <w:rFonts w:ascii="Bodoni" w:hAnsi="Bodoni" w:cs="Times New Roman"/>
          <w:i/>
          <w:iCs/>
          <w:noProof/>
          <w:szCs w:val="24"/>
        </w:rPr>
        <w:t>Jurnal Kelitbangan</w:t>
      </w:r>
      <w:r w:rsidRPr="005004DF">
        <w:rPr>
          <w:rFonts w:ascii="Bodoni" w:hAnsi="Bodoni" w:cs="Times New Roman"/>
          <w:noProof/>
          <w:szCs w:val="24"/>
        </w:rPr>
        <w:t xml:space="preserve">, </w:t>
      </w:r>
      <w:r w:rsidRPr="005004DF">
        <w:rPr>
          <w:rFonts w:ascii="Bodoni" w:hAnsi="Bodoni" w:cs="Times New Roman"/>
          <w:i/>
          <w:iCs/>
          <w:noProof/>
          <w:szCs w:val="24"/>
        </w:rPr>
        <w:t>05</w:t>
      </w:r>
      <w:r w:rsidRPr="005004DF">
        <w:rPr>
          <w:rFonts w:ascii="Bodoni" w:hAnsi="Bodoni" w:cs="Times New Roman"/>
          <w:noProof/>
          <w:szCs w:val="24"/>
        </w:rPr>
        <w:t>(03).</w:t>
      </w:r>
    </w:p>
    <w:p w14:paraId="6974579A"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Efendi, A., Hasibuan, M., Sihombing, E., &amp; Wulandari, T. (2021). Bunga kembang sepatu dikreasikan untuk kesehatan. </w:t>
      </w:r>
      <w:r w:rsidRPr="005004DF">
        <w:rPr>
          <w:rFonts w:ascii="Bodoni" w:hAnsi="Bodoni" w:cs="Times New Roman"/>
          <w:i/>
          <w:iCs/>
          <w:noProof/>
          <w:szCs w:val="24"/>
        </w:rPr>
        <w:t>Seminar Nasional Karya Ilmiah Multidisiplin</w:t>
      </w:r>
      <w:r w:rsidRPr="005004DF">
        <w:rPr>
          <w:rFonts w:ascii="Bodoni" w:hAnsi="Bodoni" w:cs="Times New Roman"/>
          <w:noProof/>
          <w:szCs w:val="24"/>
        </w:rPr>
        <w:t xml:space="preserve">, </w:t>
      </w:r>
      <w:r w:rsidRPr="005004DF">
        <w:rPr>
          <w:rFonts w:ascii="Bodoni" w:hAnsi="Bodoni" w:cs="Times New Roman"/>
          <w:i/>
          <w:iCs/>
          <w:noProof/>
          <w:szCs w:val="24"/>
        </w:rPr>
        <w:t>1</w:t>
      </w:r>
      <w:r w:rsidRPr="005004DF">
        <w:rPr>
          <w:rFonts w:ascii="Bodoni" w:hAnsi="Bodoni" w:cs="Times New Roman"/>
          <w:noProof/>
          <w:szCs w:val="24"/>
        </w:rPr>
        <w:t>(1), 129–135.</w:t>
      </w:r>
    </w:p>
    <w:p w14:paraId="2F51906E"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Efremila., W. E. dan S. L. (2018). Studi Etnobotani Tumbuhan Obat Oleh Etnis Suku Dayak Di Desa Kayu Tanam Kecamatan Mandor Kabupaten Landak. </w:t>
      </w:r>
      <w:r w:rsidRPr="005004DF">
        <w:rPr>
          <w:rFonts w:ascii="Bodoni" w:hAnsi="Bodoni" w:cs="Times New Roman"/>
          <w:i/>
          <w:iCs/>
          <w:noProof/>
          <w:szCs w:val="24"/>
        </w:rPr>
        <w:t>Jurnal Hutan Lestari</w:t>
      </w:r>
      <w:r w:rsidRPr="005004DF">
        <w:rPr>
          <w:rFonts w:ascii="Bodoni" w:hAnsi="Bodoni" w:cs="Times New Roman"/>
          <w:noProof/>
          <w:szCs w:val="24"/>
        </w:rPr>
        <w:t xml:space="preserve">, </w:t>
      </w:r>
      <w:r w:rsidRPr="005004DF">
        <w:rPr>
          <w:rFonts w:ascii="Bodoni" w:hAnsi="Bodoni" w:cs="Times New Roman"/>
          <w:i/>
          <w:iCs/>
          <w:noProof/>
          <w:szCs w:val="24"/>
        </w:rPr>
        <w:t>3</w:t>
      </w:r>
      <w:r w:rsidRPr="005004DF">
        <w:rPr>
          <w:rFonts w:ascii="Bodoni" w:hAnsi="Bodoni" w:cs="Times New Roman"/>
          <w:noProof/>
          <w:szCs w:val="24"/>
        </w:rPr>
        <w:t>, 234–246.</w:t>
      </w:r>
    </w:p>
    <w:p w14:paraId="671E8B80"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Fauzy, A., &amp; Asy’ari. (2020). Studi Etnobotani Tanaman Obat di Wilayah Jawa Timur dan Pemanfaatannya Sebagai Media Edukasi Masyarakat Berbasis Website. </w:t>
      </w:r>
      <w:r w:rsidRPr="005004DF">
        <w:rPr>
          <w:rFonts w:ascii="Bodoni" w:hAnsi="Bodoni" w:cs="Times New Roman"/>
          <w:i/>
          <w:iCs/>
          <w:noProof/>
          <w:szCs w:val="24"/>
        </w:rPr>
        <w:t>Jurnal Pedago Biologi</w:t>
      </w:r>
      <w:r w:rsidRPr="005004DF">
        <w:rPr>
          <w:rFonts w:ascii="Bodoni" w:hAnsi="Bodoni" w:cs="Times New Roman"/>
          <w:noProof/>
          <w:szCs w:val="24"/>
        </w:rPr>
        <w:t xml:space="preserve">, </w:t>
      </w:r>
      <w:r w:rsidRPr="005004DF">
        <w:rPr>
          <w:rFonts w:ascii="Bodoni" w:hAnsi="Bodoni" w:cs="Times New Roman"/>
          <w:i/>
          <w:iCs/>
          <w:noProof/>
          <w:szCs w:val="24"/>
        </w:rPr>
        <w:t>8</w:t>
      </w:r>
      <w:r w:rsidRPr="005004DF">
        <w:rPr>
          <w:rFonts w:ascii="Bodoni" w:hAnsi="Bodoni" w:cs="Times New Roman"/>
          <w:noProof/>
          <w:szCs w:val="24"/>
        </w:rPr>
        <w:t>(2), 46–52. http://journal.um-surabaya.ac.id/index.php/Biologi/article/view/9333/4112#</w:t>
      </w:r>
    </w:p>
    <w:p w14:paraId="19DA888A"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Handayani, D., Kimia, J., &amp; Padang, U. N. (2019). Kajian Kinetika Katalitik Herbal Dari Air Hasil Remasan Daun Kembang Sepatu dalam Menurunkan Panas Dalam. </w:t>
      </w:r>
      <w:r w:rsidRPr="005004DF">
        <w:rPr>
          <w:rFonts w:ascii="Bodoni" w:hAnsi="Bodoni" w:cs="Times New Roman"/>
          <w:i/>
          <w:iCs/>
          <w:noProof/>
          <w:szCs w:val="24"/>
        </w:rPr>
        <w:t>Jurusan Kimia, FMIPA, Universitas Negeri Padang, Indonesia E-Mail:</w:t>
      </w:r>
    </w:p>
    <w:p w14:paraId="6FB4E435"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Lestari, S. M. (2022). Pemahaman Masyarakat Terhadap Pemanfaatan Kembang Sepatu (Hibiscus Rosa-Sinensis L.) Sebagai Tanaman Obat Hebal. </w:t>
      </w:r>
      <w:r w:rsidRPr="005004DF">
        <w:rPr>
          <w:rFonts w:ascii="Bodoni" w:hAnsi="Bodoni" w:cs="Times New Roman"/>
          <w:i/>
          <w:iCs/>
          <w:noProof/>
          <w:szCs w:val="24"/>
        </w:rPr>
        <w:t>National Conference of Islamic Natural Science</w:t>
      </w:r>
      <w:r w:rsidRPr="005004DF">
        <w:rPr>
          <w:rFonts w:ascii="Bodoni" w:hAnsi="Bodoni" w:cs="Times New Roman"/>
          <w:noProof/>
          <w:szCs w:val="24"/>
        </w:rPr>
        <w:t>, 1. http://103.35.140.33/index.php/NCOINS/article/view/346/141</w:t>
      </w:r>
    </w:p>
    <w:p w14:paraId="09A3A970" w14:textId="607706EC"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Marpaung, E. A. (2019). Karakteristik Fisik, Kimia Dan Organoleptik Permen Jeli Daun Kembang Sepatu (Hibiscus rosa sinensis L.). </w:t>
      </w:r>
      <w:r w:rsidRPr="005004DF">
        <w:rPr>
          <w:rFonts w:ascii="Bodoni" w:hAnsi="Bodoni" w:cs="Times New Roman"/>
          <w:i/>
          <w:iCs/>
          <w:noProof/>
          <w:szCs w:val="24"/>
        </w:rPr>
        <w:t>Jurnal Farmasi Klinik Dan Sains</w:t>
      </w:r>
      <w:r w:rsidRPr="005004DF">
        <w:rPr>
          <w:rFonts w:ascii="Bodoni" w:hAnsi="Bodoni" w:cs="Times New Roman"/>
          <w:noProof/>
          <w:szCs w:val="24"/>
        </w:rPr>
        <w:t>.</w:t>
      </w:r>
    </w:p>
    <w:p w14:paraId="66A7DB9E"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Oknarida, S., Husain, F., &amp; Wicaksono, H. (2018). Kajian Etnomedisin Dan Pemanfaatan Tumbuhan Obat Oleh Penyembuh Lokal Pada Masyarakat Desa Colo Kecamatan Dawe Kabupaten Kudus. </w:t>
      </w:r>
      <w:r w:rsidRPr="005004DF">
        <w:rPr>
          <w:rFonts w:ascii="Bodoni" w:hAnsi="Bodoni" w:cs="Times New Roman"/>
          <w:i/>
          <w:iCs/>
          <w:noProof/>
          <w:szCs w:val="24"/>
        </w:rPr>
        <w:t>Solidarity: Journal of Education, Society and Culture</w:t>
      </w:r>
      <w:r w:rsidRPr="005004DF">
        <w:rPr>
          <w:rFonts w:ascii="Bodoni" w:hAnsi="Bodoni" w:cs="Times New Roman"/>
          <w:noProof/>
          <w:szCs w:val="24"/>
        </w:rPr>
        <w:t xml:space="preserve">, </w:t>
      </w:r>
      <w:r w:rsidRPr="005004DF">
        <w:rPr>
          <w:rFonts w:ascii="Bodoni" w:hAnsi="Bodoni" w:cs="Times New Roman"/>
          <w:i/>
          <w:iCs/>
          <w:noProof/>
          <w:szCs w:val="24"/>
        </w:rPr>
        <w:t>7</w:t>
      </w:r>
      <w:r w:rsidRPr="005004DF">
        <w:rPr>
          <w:rFonts w:ascii="Bodoni" w:hAnsi="Bodoni" w:cs="Times New Roman"/>
          <w:noProof/>
          <w:szCs w:val="24"/>
        </w:rPr>
        <w:t>(2), 480–500.</w:t>
      </w:r>
    </w:p>
    <w:p w14:paraId="50A12380"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Permana, M. G., Asih, I. S., Ambaroh, J., Safitri, N. A., Firdaus, S. A., &amp; Suryanda, A. (2022). Kajian etnomedisin tanaman obat Indonesia. </w:t>
      </w:r>
      <w:r w:rsidRPr="005004DF">
        <w:rPr>
          <w:rFonts w:ascii="Bodoni" w:hAnsi="Bodoni" w:cs="Times New Roman"/>
          <w:i/>
          <w:iCs/>
          <w:noProof/>
          <w:szCs w:val="24"/>
        </w:rPr>
        <w:t>(JPB) Jurnal Pembelajaran Biologi: Kajian Biologi Dan Pembelajarannya</w:t>
      </w:r>
      <w:r w:rsidRPr="005004DF">
        <w:rPr>
          <w:rFonts w:ascii="Bodoni" w:hAnsi="Bodoni" w:cs="Times New Roman"/>
          <w:noProof/>
          <w:szCs w:val="24"/>
        </w:rPr>
        <w:t xml:space="preserve">, </w:t>
      </w:r>
      <w:r w:rsidRPr="005004DF">
        <w:rPr>
          <w:rFonts w:ascii="Bodoni" w:hAnsi="Bodoni" w:cs="Times New Roman"/>
          <w:i/>
          <w:iCs/>
          <w:noProof/>
          <w:szCs w:val="24"/>
        </w:rPr>
        <w:t>9</w:t>
      </w:r>
      <w:r w:rsidRPr="005004DF">
        <w:rPr>
          <w:rFonts w:ascii="Bodoni" w:hAnsi="Bodoni" w:cs="Times New Roman"/>
          <w:noProof/>
          <w:szCs w:val="24"/>
        </w:rPr>
        <w:t>(2), 92–98.</w:t>
      </w:r>
    </w:p>
    <w:p w14:paraId="50DBBCF1"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Prabowo, A., Istiqomah, N., &amp; Modeleima, A. (2022). Pengaruh Kompres Daun Bunga Sepatu ( Hibiscus Rosa-Sinensis L ) Terhadap Penurunan Demam Pada Anak. </w:t>
      </w:r>
      <w:r w:rsidRPr="005004DF">
        <w:rPr>
          <w:rFonts w:ascii="Bodoni" w:hAnsi="Bodoni" w:cs="Times New Roman"/>
          <w:i/>
          <w:iCs/>
          <w:noProof/>
          <w:szCs w:val="24"/>
        </w:rPr>
        <w:t>Profesi</w:t>
      </w:r>
      <w:r w:rsidRPr="005004DF">
        <w:rPr>
          <w:rFonts w:ascii="Bodoni" w:hAnsi="Bodoni" w:cs="Times New Roman"/>
          <w:noProof/>
          <w:szCs w:val="24"/>
        </w:rPr>
        <w:t xml:space="preserve">, </w:t>
      </w:r>
      <w:r w:rsidRPr="005004DF">
        <w:rPr>
          <w:rFonts w:ascii="Bodoni" w:hAnsi="Bodoni" w:cs="Times New Roman"/>
          <w:i/>
          <w:iCs/>
          <w:noProof/>
          <w:szCs w:val="24"/>
        </w:rPr>
        <w:t>20</w:t>
      </w:r>
      <w:r w:rsidRPr="005004DF">
        <w:rPr>
          <w:rFonts w:ascii="Bodoni" w:hAnsi="Bodoni" w:cs="Times New Roman"/>
          <w:noProof/>
          <w:szCs w:val="24"/>
        </w:rPr>
        <w:t>(1), 58–64.</w:t>
      </w:r>
    </w:p>
    <w:p w14:paraId="18EC426B"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Puspitawati, P., Ekomila, S., &amp; Hasanah, N. (2013). Etnomedisin Sebagai Solusi Alternatif Pada Permasalahan Ekonomi Dan Kesehatan Masyarakat Di Desa Bagan Kecamatan Percut Sei Tuan, Kabupaten Deli Serdang. </w:t>
      </w:r>
      <w:r w:rsidRPr="005004DF">
        <w:rPr>
          <w:rFonts w:ascii="Bodoni" w:hAnsi="Bodoni" w:cs="Times New Roman"/>
          <w:i/>
          <w:iCs/>
          <w:noProof/>
          <w:szCs w:val="24"/>
        </w:rPr>
        <w:t>Jupiis: Jurnal Pendidikan Ilmu-Ilmu Sosial</w:t>
      </w:r>
      <w:r w:rsidRPr="005004DF">
        <w:rPr>
          <w:rFonts w:ascii="Bodoni" w:hAnsi="Bodoni" w:cs="Times New Roman"/>
          <w:noProof/>
          <w:szCs w:val="24"/>
        </w:rPr>
        <w:t xml:space="preserve">, </w:t>
      </w:r>
      <w:r w:rsidRPr="005004DF">
        <w:rPr>
          <w:rFonts w:ascii="Bodoni" w:hAnsi="Bodoni" w:cs="Times New Roman"/>
          <w:i/>
          <w:iCs/>
          <w:noProof/>
          <w:szCs w:val="24"/>
        </w:rPr>
        <w:t>5</w:t>
      </w:r>
      <w:r w:rsidRPr="005004DF">
        <w:rPr>
          <w:rFonts w:ascii="Bodoni" w:hAnsi="Bodoni" w:cs="Times New Roman"/>
          <w:noProof/>
          <w:szCs w:val="24"/>
        </w:rPr>
        <w:t>(1), 116–126. https://doi.org/10.24114/jupiis.v5i1.532</w:t>
      </w:r>
    </w:p>
    <w:p w14:paraId="3ABCC6AF"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t xml:space="preserve">Supriati, H. S., Djuari, A. P., &amp; Kusumaningtyas, F. A. (2017). Uji Efektivitas Antipiretik Dari Ekstrak Etanol Kulit Bunga Kembang Sepatu (Hibiscus rosa-sinensis L.) Pada Tikus Putih Jantan (Rattus Norvegicus). </w:t>
      </w:r>
      <w:r w:rsidRPr="005004DF">
        <w:rPr>
          <w:rFonts w:ascii="Bodoni" w:hAnsi="Bodoni" w:cs="Times New Roman"/>
          <w:i/>
          <w:iCs/>
          <w:noProof/>
          <w:szCs w:val="24"/>
        </w:rPr>
        <w:t>Media Farmasi Indonesia</w:t>
      </w:r>
      <w:r w:rsidRPr="005004DF">
        <w:rPr>
          <w:rFonts w:ascii="Bodoni" w:hAnsi="Bodoni" w:cs="Times New Roman"/>
          <w:noProof/>
          <w:szCs w:val="24"/>
        </w:rPr>
        <w:t xml:space="preserve">, </w:t>
      </w:r>
      <w:r w:rsidRPr="005004DF">
        <w:rPr>
          <w:rFonts w:ascii="Bodoni" w:hAnsi="Bodoni" w:cs="Times New Roman"/>
          <w:i/>
          <w:iCs/>
          <w:noProof/>
          <w:szCs w:val="24"/>
        </w:rPr>
        <w:t>11</w:t>
      </w:r>
      <w:r w:rsidRPr="005004DF">
        <w:rPr>
          <w:rFonts w:ascii="Bodoni" w:hAnsi="Bodoni" w:cs="Times New Roman"/>
          <w:noProof/>
          <w:szCs w:val="24"/>
        </w:rPr>
        <w:t>(2), 1105–1112.</w:t>
      </w:r>
    </w:p>
    <w:p w14:paraId="771EE9CF"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cs="Times New Roman"/>
          <w:noProof/>
          <w:szCs w:val="24"/>
        </w:rPr>
      </w:pPr>
      <w:r w:rsidRPr="005004DF">
        <w:rPr>
          <w:rFonts w:ascii="Bodoni" w:hAnsi="Bodoni" w:cs="Times New Roman"/>
          <w:noProof/>
          <w:szCs w:val="24"/>
        </w:rPr>
        <w:lastRenderedPageBreak/>
        <w:t xml:space="preserve">Syamsuri, S., Hafsah, H., &amp; Alang, H. (2023). Nilai Ekonomi Tumbuhan (Kajian Etnomedisin) Oleh Masyarakat Adat Mandar Di Kecamatan Luyo, Kabupaten Polewali Mandar. </w:t>
      </w:r>
      <w:r w:rsidRPr="005004DF">
        <w:rPr>
          <w:rFonts w:ascii="Bodoni" w:hAnsi="Bodoni" w:cs="Times New Roman"/>
          <w:i/>
          <w:iCs/>
          <w:noProof/>
          <w:szCs w:val="24"/>
        </w:rPr>
        <w:t>Bio-Lectura : Jurnal Pendidikan Biologi</w:t>
      </w:r>
      <w:r w:rsidRPr="005004DF">
        <w:rPr>
          <w:rFonts w:ascii="Bodoni" w:hAnsi="Bodoni" w:cs="Times New Roman"/>
          <w:noProof/>
          <w:szCs w:val="24"/>
        </w:rPr>
        <w:t xml:space="preserve">, </w:t>
      </w:r>
      <w:r w:rsidRPr="005004DF">
        <w:rPr>
          <w:rFonts w:ascii="Bodoni" w:hAnsi="Bodoni" w:cs="Times New Roman"/>
          <w:i/>
          <w:iCs/>
          <w:noProof/>
          <w:szCs w:val="24"/>
        </w:rPr>
        <w:t>10</w:t>
      </w:r>
      <w:r w:rsidRPr="005004DF">
        <w:rPr>
          <w:rFonts w:ascii="Bodoni" w:hAnsi="Bodoni" w:cs="Times New Roman"/>
          <w:noProof/>
          <w:szCs w:val="24"/>
        </w:rPr>
        <w:t>(1), 1–10. https://doi.org/10.31849/bl.v10i1.12662</w:t>
      </w:r>
    </w:p>
    <w:p w14:paraId="77FC99EA" w14:textId="77777777" w:rsidR="005004DF" w:rsidRPr="005004DF" w:rsidRDefault="005004DF" w:rsidP="005004DF">
      <w:pPr>
        <w:widowControl w:val="0"/>
        <w:autoSpaceDE w:val="0"/>
        <w:autoSpaceDN w:val="0"/>
        <w:adjustRightInd w:val="0"/>
        <w:spacing w:line="240" w:lineRule="auto"/>
        <w:ind w:left="480" w:hanging="480"/>
        <w:jc w:val="both"/>
        <w:rPr>
          <w:rFonts w:ascii="Bodoni" w:hAnsi="Bodoni"/>
          <w:noProof/>
        </w:rPr>
      </w:pPr>
      <w:r w:rsidRPr="005004DF">
        <w:rPr>
          <w:rFonts w:ascii="Bodoni" w:hAnsi="Bodoni" w:cs="Times New Roman"/>
          <w:noProof/>
          <w:szCs w:val="24"/>
        </w:rPr>
        <w:t xml:space="preserve">Syarifuddin, A., Falyauma, N., &amp; Hidayat, I. W. (2022). Kajian Etnomedisin Dan Pemanfaatan Tanaman Obat Pada Desa Terpilih Kecamatan Secang Kabupaten Magelang. </w:t>
      </w:r>
      <w:r w:rsidRPr="005004DF">
        <w:rPr>
          <w:rFonts w:ascii="Bodoni" w:hAnsi="Bodoni" w:cs="Times New Roman"/>
          <w:i/>
          <w:iCs/>
          <w:noProof/>
          <w:szCs w:val="24"/>
        </w:rPr>
        <w:t>Jurnal Farmasi Klinik Dan Sains</w:t>
      </w:r>
      <w:r w:rsidRPr="005004DF">
        <w:rPr>
          <w:rFonts w:ascii="Bodoni" w:hAnsi="Bodoni" w:cs="Times New Roman"/>
          <w:noProof/>
          <w:szCs w:val="24"/>
        </w:rPr>
        <w:t xml:space="preserve">, </w:t>
      </w:r>
      <w:r w:rsidRPr="005004DF">
        <w:rPr>
          <w:rFonts w:ascii="Bodoni" w:hAnsi="Bodoni" w:cs="Times New Roman"/>
          <w:i/>
          <w:iCs/>
          <w:noProof/>
          <w:szCs w:val="24"/>
        </w:rPr>
        <w:t>2</w:t>
      </w:r>
      <w:r w:rsidRPr="005004DF">
        <w:rPr>
          <w:rFonts w:ascii="Bodoni" w:hAnsi="Bodoni" w:cs="Times New Roman"/>
          <w:noProof/>
          <w:szCs w:val="24"/>
        </w:rPr>
        <w:t>(1), 74. https://doi.org/10.26753/jfks.v2i1.760</w:t>
      </w:r>
    </w:p>
    <w:p w14:paraId="19007108" w14:textId="765D42BE" w:rsidR="00B35D94" w:rsidRDefault="005004DF" w:rsidP="005004DF">
      <w:pPr>
        <w:spacing w:line="240" w:lineRule="auto"/>
        <w:jc w:val="both"/>
        <w:rPr>
          <w:rFonts w:ascii="Bodoni" w:eastAsia="Bodoni" w:hAnsi="Bodoni" w:cs="Bodoni"/>
        </w:rPr>
      </w:pPr>
      <w:r>
        <w:rPr>
          <w:rFonts w:ascii="Bodoni" w:eastAsia="Bodoni" w:hAnsi="Bodoni" w:cs="Bodoni"/>
        </w:rPr>
        <w:fldChar w:fldCharType="end"/>
      </w:r>
    </w:p>
    <w:sectPr w:rsidR="00B35D94">
      <w:headerReference w:type="default" r:id="rId16"/>
      <w:footerReference w:type="default" r:id="rId17"/>
      <w:pgSz w:w="11906" w:h="16838"/>
      <w:pgMar w:top="1440" w:right="1134" w:bottom="1440" w:left="1134"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83211" w14:textId="77777777" w:rsidR="0024154B" w:rsidRDefault="0024154B">
      <w:pPr>
        <w:spacing w:after="0" w:line="240" w:lineRule="auto"/>
      </w:pPr>
      <w:r>
        <w:separator/>
      </w:r>
    </w:p>
  </w:endnote>
  <w:endnote w:type="continuationSeparator" w:id="0">
    <w:p w14:paraId="4587C893" w14:textId="77777777" w:rsidR="0024154B" w:rsidRDefault="0024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Times New Roman"/>
    <w:charset w:val="00"/>
    <w:family w:val="auto"/>
    <w:pitch w:val="default"/>
  </w:font>
  <w:font w:name="Bodoni MT">
    <w:panose1 w:val="020706030806060202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do">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94692" w14:textId="77777777" w:rsidR="00B35D94" w:rsidRDefault="00B35D94">
    <w:pPr>
      <w:widowControl w:val="0"/>
      <w:pBdr>
        <w:top w:val="nil"/>
        <w:left w:val="nil"/>
        <w:bottom w:val="nil"/>
        <w:right w:val="nil"/>
        <w:between w:val="nil"/>
      </w:pBdr>
      <w:spacing w:after="0" w:line="276" w:lineRule="auto"/>
      <w:rPr>
        <w:color w:val="000000"/>
      </w:rPr>
    </w:pPr>
  </w:p>
  <w:tbl>
    <w:tblPr>
      <w:tblStyle w:val="a0"/>
      <w:tblW w:w="9638" w:type="dxa"/>
      <w:jc w:val="right"/>
      <w:tblLayout w:type="fixed"/>
      <w:tblLook w:val="0400" w:firstRow="0" w:lastRow="0" w:firstColumn="0" w:lastColumn="0" w:noHBand="0" w:noVBand="1"/>
    </w:tblPr>
    <w:tblGrid>
      <w:gridCol w:w="9156"/>
      <w:gridCol w:w="482"/>
    </w:tblGrid>
    <w:tr w:rsidR="00B35D94" w14:paraId="2848DC2F" w14:textId="77777777">
      <w:trPr>
        <w:jc w:val="right"/>
      </w:trPr>
      <w:tc>
        <w:tcPr>
          <w:tcW w:w="9156" w:type="dxa"/>
          <w:vAlign w:val="center"/>
        </w:tcPr>
        <w:p w14:paraId="66551A0A" w14:textId="77777777" w:rsidR="00B35D94" w:rsidRDefault="00901210">
          <w:pPr>
            <w:pBdr>
              <w:top w:val="nil"/>
              <w:left w:val="nil"/>
              <w:bottom w:val="nil"/>
              <w:right w:val="nil"/>
              <w:between w:val="nil"/>
            </w:pBdr>
            <w:tabs>
              <w:tab w:val="center" w:pos="4513"/>
              <w:tab w:val="right" w:pos="9026"/>
            </w:tabs>
            <w:spacing w:after="0" w:line="240" w:lineRule="auto"/>
            <w:jc w:val="right"/>
            <w:rPr>
              <w:smallCaps/>
              <w:color w:val="000000"/>
            </w:rPr>
          </w:pPr>
          <w:r>
            <w:rPr>
              <w:b/>
              <w:smallCaps/>
              <w:color w:val="000000"/>
            </w:rPr>
            <w:t>NAMA AUTHOR PERTAMA, DKK</w:t>
          </w:r>
        </w:p>
      </w:tc>
      <w:tc>
        <w:tcPr>
          <w:tcW w:w="482" w:type="dxa"/>
          <w:shd w:val="clear" w:color="auto" w:fill="ED7D31"/>
          <w:vAlign w:val="center"/>
        </w:tcPr>
        <w:p w14:paraId="69D4EB04" w14:textId="77777777" w:rsidR="00B35D94" w:rsidRDefault="00901210">
          <w:pPr>
            <w:pBdr>
              <w:top w:val="nil"/>
              <w:left w:val="nil"/>
              <w:bottom w:val="nil"/>
              <w:right w:val="nil"/>
              <w:between w:val="nil"/>
            </w:pBdr>
            <w:tabs>
              <w:tab w:val="center" w:pos="4513"/>
              <w:tab w:val="right" w:pos="9026"/>
            </w:tabs>
            <w:spacing w:after="0" w:line="240" w:lineRule="auto"/>
            <w:jc w:val="center"/>
            <w:rPr>
              <w:color w:val="FFFFFF"/>
            </w:rPr>
          </w:pPr>
          <w:r>
            <w:rPr>
              <w:color w:val="FFFFFF"/>
            </w:rPr>
            <w:fldChar w:fldCharType="begin"/>
          </w:r>
          <w:r>
            <w:rPr>
              <w:color w:val="FFFFFF"/>
            </w:rPr>
            <w:instrText>PAGE</w:instrText>
          </w:r>
          <w:r>
            <w:rPr>
              <w:color w:val="FFFFFF"/>
            </w:rPr>
            <w:fldChar w:fldCharType="separate"/>
          </w:r>
          <w:r w:rsidR="00046D56">
            <w:rPr>
              <w:noProof/>
              <w:color w:val="FFFFFF"/>
            </w:rPr>
            <w:t>2</w:t>
          </w:r>
          <w:r>
            <w:rPr>
              <w:color w:val="FFFFFF"/>
            </w:rPr>
            <w:fldChar w:fldCharType="end"/>
          </w:r>
        </w:p>
      </w:tc>
    </w:tr>
  </w:tbl>
  <w:p w14:paraId="0E33C7DA" w14:textId="77777777" w:rsidR="00B35D94" w:rsidRDefault="00B35D94">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B1C7AE" w14:textId="77777777" w:rsidR="0024154B" w:rsidRDefault="0024154B">
      <w:pPr>
        <w:spacing w:after="0" w:line="240" w:lineRule="auto"/>
      </w:pPr>
      <w:r>
        <w:separator/>
      </w:r>
    </w:p>
  </w:footnote>
  <w:footnote w:type="continuationSeparator" w:id="0">
    <w:p w14:paraId="47ADE141" w14:textId="77777777" w:rsidR="0024154B" w:rsidRDefault="002415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71A46" w14:textId="77777777" w:rsidR="00B35D94" w:rsidRDefault="00901210">
    <w:pPr>
      <w:pBdr>
        <w:top w:val="nil"/>
        <w:left w:val="nil"/>
        <w:bottom w:val="nil"/>
        <w:right w:val="nil"/>
        <w:between w:val="nil"/>
      </w:pBdr>
      <w:tabs>
        <w:tab w:val="center" w:pos="4513"/>
        <w:tab w:val="right" w:pos="9026"/>
      </w:tabs>
      <w:spacing w:after="0" w:line="240" w:lineRule="auto"/>
      <w:ind w:right="-1440"/>
      <w:rPr>
        <w:color w:val="000000"/>
      </w:rPr>
    </w:pPr>
    <w:r>
      <w:rPr>
        <w:noProof/>
        <w:lang w:val="en-US" w:eastAsia="en-US"/>
      </w:rPr>
      <w:drawing>
        <wp:anchor distT="0" distB="0" distL="114300" distR="114300" simplePos="0" relativeHeight="251658240" behindDoc="0" locked="0" layoutInCell="1" hidden="0" allowOverlap="1" wp14:anchorId="323337A3" wp14:editId="71EA3816">
          <wp:simplePos x="0" y="0"/>
          <wp:positionH relativeFrom="column">
            <wp:posOffset>-167639</wp:posOffset>
          </wp:positionH>
          <wp:positionV relativeFrom="paragraph">
            <wp:posOffset>-259714</wp:posOffset>
          </wp:positionV>
          <wp:extent cx="6534150" cy="1190625"/>
          <wp:effectExtent l="0" t="0" r="0" b="0"/>
          <wp:wrapTopAndBottom distT="0" dist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6534150" cy="1190625"/>
                  </a:xfrm>
                  <a:prstGeom prst="rect">
                    <a:avLst/>
                  </a:prstGeom>
                  <a:ln/>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5D94"/>
    <w:rsid w:val="00046D56"/>
    <w:rsid w:val="001053B0"/>
    <w:rsid w:val="0024154B"/>
    <w:rsid w:val="0040659B"/>
    <w:rsid w:val="0045753C"/>
    <w:rsid w:val="004806CB"/>
    <w:rsid w:val="005004DF"/>
    <w:rsid w:val="00613F76"/>
    <w:rsid w:val="00751E78"/>
    <w:rsid w:val="007E7835"/>
    <w:rsid w:val="00901210"/>
    <w:rsid w:val="00B35D94"/>
    <w:rsid w:val="00BD7BDE"/>
    <w:rsid w:val="00BF4118"/>
    <w:rsid w:val="00CD1DDD"/>
    <w:rsid w:val="00E80DE6"/>
    <w:rsid w:val="00E941B7"/>
    <w:rsid w:val="00F059CC"/>
    <w:rsid w:val="00F540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254AFF"/>
  <w15:docId w15:val="{B6296F48-5E48-43AC-9BE5-B474AA068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tblPr>
      <w:tblStyleRowBandSize w:val="1"/>
      <w:tblStyleColBandSize w:val="1"/>
      <w:tblInd w:w="0" w:type="dxa"/>
      <w:tblCellMar>
        <w:top w:w="115" w:type="dxa"/>
        <w:left w:w="115" w:type="dxa"/>
        <w:bottom w:w="115" w:type="dxa"/>
        <w:right w:w="115" w:type="dxa"/>
      </w:tblCellMar>
    </w:tblPr>
  </w:style>
  <w:style w:type="character" w:styleId="Hyperlink">
    <w:name w:val="Hyperlink"/>
    <w:basedOn w:val="DefaultParagraphFont"/>
    <w:uiPriority w:val="99"/>
    <w:unhideWhenUsed/>
    <w:rsid w:val="0045753C"/>
    <w:rPr>
      <w:color w:val="0000FF" w:themeColor="hyperlink"/>
      <w:u w:val="single"/>
    </w:rPr>
  </w:style>
  <w:style w:type="table" w:styleId="TableGrid">
    <w:name w:val="Table Grid"/>
    <w:basedOn w:val="TableNormal"/>
    <w:uiPriority w:val="39"/>
    <w:rsid w:val="00BF4118"/>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BF411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indahfatmawati19@gmail.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urindahfatmawati19@gmail.com" TargetMode="Externa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60AA2-29DD-4988-B418-F01D89D08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9</Pages>
  <Words>9820</Words>
  <Characters>55976</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7</cp:revision>
  <dcterms:created xsi:type="dcterms:W3CDTF">2024-06-06T13:50:00Z</dcterms:created>
  <dcterms:modified xsi:type="dcterms:W3CDTF">2024-06-1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b3a238-402e-32ae-92d7-2e0ceeecd5e9</vt:lpwstr>
  </property>
  <property fmtid="{D5CDD505-2E9C-101B-9397-08002B2CF9AE}" pid="24" name="Mendeley Citation Style_1">
    <vt:lpwstr>http://www.zotero.org/styles/apa</vt:lpwstr>
  </property>
</Properties>
</file>